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23D3BC32" w14:textId="28AD2D80" w:rsidR="00871A22" w:rsidRPr="00B04F9C" w:rsidRDefault="00871A22" w:rsidP="00871A22">
      <w:pPr>
        <w:spacing w:after="120" w:line="360" w:lineRule="auto"/>
        <w:ind w:firstLine="418"/>
        <w:rPr>
          <w:rFonts w:cs="Times New Roman"/>
        </w:rPr>
      </w:pPr>
      <w:r w:rsidRPr="00B04F9C">
        <w:rPr>
          <w:rFonts w:cs="Times New Roman"/>
          <w:b/>
          <w:bCs/>
        </w:rPr>
        <w:t>参与者期刊、会议发文序列：</w:t>
      </w:r>
      <w:r w:rsidRPr="00B04F9C">
        <w:rPr>
          <w:rFonts w:cs="Times New Roman"/>
        </w:rPr>
        <w:t>在参与者发文序列的基础上，将文章类型限定为期刊、会议。</w:t>
      </w:r>
    </w:p>
    <w:p w14:paraId="78532C8A" w14:textId="13425179" w:rsidR="00BA72EE" w:rsidRPr="00B04F9C" w:rsidRDefault="00871A22" w:rsidP="00ED6FA3">
      <w:pPr>
        <w:spacing w:after="120" w:line="360" w:lineRule="auto"/>
        <w:ind w:firstLine="418"/>
        <w:rPr>
          <w:rFonts w:cs="Times New Roman"/>
        </w:rPr>
      </w:pPr>
      <w:r w:rsidRPr="00B04F9C">
        <w:rPr>
          <w:rFonts w:cs="Times New Roman"/>
          <w:b/>
          <w:bCs/>
        </w:rPr>
        <w:t>专家发文序列</w:t>
      </w:r>
      <w:r w:rsidR="00BA72EE" w:rsidRPr="00B04F9C">
        <w:rPr>
          <w:rFonts w:cs="Times New Roman"/>
        </w:rPr>
        <w:t>：</w:t>
      </w:r>
      <w:r w:rsidR="00611A59" w:rsidRPr="00B04F9C">
        <w:rPr>
          <w:rFonts w:cs="Times New Roman"/>
        </w:rPr>
        <w:t>在</w:t>
      </w:r>
      <w:r w:rsidR="00EB5723" w:rsidRPr="00B04F9C">
        <w:rPr>
          <w:rFonts w:cs="Times New Roman"/>
        </w:rPr>
        <w:t>参与者发文序列的基础上，仅保留</w:t>
      </w:r>
      <w:r w:rsidR="00737A32" w:rsidRPr="00B04F9C">
        <w:rPr>
          <w:rFonts w:cs="Times New Roman"/>
        </w:rPr>
        <w:t>以第一责任人身份</w:t>
      </w:r>
      <w:r w:rsidR="007D4FD1" w:rsidRPr="00B04F9C">
        <w:rPr>
          <w:rFonts w:cs="Times New Roman"/>
        </w:rPr>
        <w:t>发表的文章。</w:t>
      </w:r>
    </w:p>
    <w:p w14:paraId="723C45BA" w14:textId="66E0DC58" w:rsidR="007D4FD1" w:rsidRPr="00B04F9C" w:rsidRDefault="007D4FD1" w:rsidP="00ED6FA3">
      <w:pPr>
        <w:spacing w:after="120" w:line="360" w:lineRule="auto"/>
        <w:ind w:firstLine="418"/>
        <w:rPr>
          <w:rFonts w:cs="Times New Roman"/>
        </w:rPr>
      </w:pPr>
      <w:r w:rsidRPr="00B04F9C">
        <w:rPr>
          <w:rFonts w:cs="Times New Roman"/>
          <w:b/>
          <w:bCs/>
        </w:rPr>
        <w:t>专家期刊、会议发文序列：</w:t>
      </w:r>
      <w:r w:rsidRPr="00B04F9C">
        <w:rPr>
          <w:rFonts w:cs="Times New Roman"/>
        </w:rPr>
        <w:t>在专家发文序列的基础上，将文章类型限定为期刊、会议</w:t>
      </w:r>
      <w:r w:rsidR="00CF7E28" w:rsidRPr="00B04F9C">
        <w:rPr>
          <w:rFonts w:cs="Times New Roman"/>
        </w:rPr>
        <w:t>。</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commentRangeStart w:id="34"/>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commentRangeEnd w:id="34"/>
      <w:r w:rsidR="007A2B26">
        <w:rPr>
          <w:rStyle w:val="ad"/>
        </w:rPr>
        <w:commentReference w:id="34"/>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6BA81ADD" w14:textId="351EAA93" w:rsidR="00BB6013" w:rsidRDefault="00231F3E" w:rsidP="00F15033">
      <w:pPr>
        <w:spacing w:after="120" w:line="360" w:lineRule="auto"/>
        <w:ind w:firstLine="418"/>
        <w:rPr>
          <w:rFonts w:cs="Times New Roman"/>
        </w:rPr>
      </w:pPr>
      <w:r w:rsidRPr="005E5741">
        <w:rPr>
          <w:rFonts w:cs="Times New Roman" w:hint="eastAsia"/>
          <w:b/>
          <w:bCs/>
        </w:rPr>
        <w:t>预期成果：</w:t>
      </w:r>
      <w:r w:rsidR="005E5741" w:rsidRPr="005E5741">
        <w:rPr>
          <w:rFonts w:cs="Times New Roman" w:hint="eastAsia"/>
        </w:rPr>
        <w:t>顺利完成硕士毕业论文</w:t>
      </w:r>
      <w:r w:rsidR="00C106CA">
        <w:rPr>
          <w:rFonts w:cs="Times New Roman" w:hint="eastAsia"/>
        </w:rPr>
        <w:t>。</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lastRenderedPageBreak/>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7A5298CE" w14:textId="5742ED27" w:rsidR="00163502" w:rsidRPr="002C5A5A" w:rsidRDefault="00695A44" w:rsidP="002C5A5A">
      <w:pPr>
        <w:pStyle w:val="1"/>
        <w:rPr>
          <w:rFonts w:ascii="Times New Roman" w:hAnsi="Times New Roman" w:cs="Times New Roman"/>
        </w:rPr>
      </w:pPr>
      <w:bookmarkStart w:id="37" w:name="_Toc119793895"/>
      <w:r>
        <w:rPr>
          <w:rFonts w:ascii="Times New Roman" w:hAnsi="Times New Roman" w:cs="Times New Roman" w:hint="eastAsia"/>
        </w:rPr>
        <w:lastRenderedPageBreak/>
        <w:t>7</w:t>
      </w:r>
      <w:r w:rsidR="00E72180" w:rsidRPr="00B04F9C">
        <w:rPr>
          <w:rFonts w:ascii="Times New Roman" w:hAnsi="Times New Roman" w:cs="Times New Roman"/>
        </w:rPr>
        <w:t>.</w:t>
      </w:r>
      <w:r w:rsidR="00127689" w:rsidRPr="00B04F9C">
        <w:rPr>
          <w:rFonts w:ascii="Times New Roman" w:hAnsi="Times New Roman" w:cs="Times New Roman"/>
        </w:rPr>
        <w:t>论文写作计划</w:t>
      </w:r>
      <w:bookmarkEnd w:id="37"/>
    </w:p>
    <w:p w14:paraId="21D54190" w14:textId="256D3745" w:rsidR="00C45E33" w:rsidRPr="00C45E33" w:rsidRDefault="00C45E33" w:rsidP="00C45E33">
      <w:pPr>
        <w:spacing w:after="120" w:line="360" w:lineRule="auto"/>
        <w:ind w:firstLine="418"/>
        <w:rPr>
          <w:rFonts w:cs="Times New Roman"/>
        </w:rPr>
      </w:pPr>
      <w:r w:rsidRPr="00C45E33">
        <w:rPr>
          <w:rFonts w:cs="Times New Roman" w:hint="eastAsia"/>
        </w:rPr>
        <w:t>2022</w:t>
      </w:r>
      <w:r w:rsidRPr="00C45E33">
        <w:rPr>
          <w:rFonts w:cs="Times New Roman" w:hint="eastAsia"/>
        </w:rPr>
        <w:t>年</w:t>
      </w:r>
      <w:r w:rsidRPr="00C45E33">
        <w:rPr>
          <w:rFonts w:cs="Times New Roman" w:hint="eastAsia"/>
        </w:rPr>
        <w:t>1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1</w:t>
      </w:r>
      <w:r w:rsidRPr="00C45E33">
        <w:rPr>
          <w:rFonts w:cs="Times New Roman" w:hint="eastAsia"/>
        </w:rPr>
        <w:t>（学者得到不同领域期刊认可的时序模式分析），完善此部分文献综述、研究方法与结果的写作；</w:t>
      </w:r>
    </w:p>
    <w:p w14:paraId="1141E0C5" w14:textId="1600618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1</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2</w:t>
      </w:r>
      <w:r w:rsidRPr="00C45E33">
        <w:rPr>
          <w:rFonts w:cs="Times New Roman" w:hint="eastAsia"/>
        </w:rPr>
        <w:t>（典型跨学科研究团队的识别），完善此部分文献综述、研究方法与结果的写作；</w:t>
      </w:r>
    </w:p>
    <w:p w14:paraId="740F7745" w14:textId="2FBA689F"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3</w:t>
      </w:r>
      <w:r w:rsidRPr="00C45E33">
        <w:rPr>
          <w:rFonts w:cs="Times New Roman" w:hint="eastAsia"/>
        </w:rPr>
        <w:t>、</w:t>
      </w:r>
      <w:r w:rsidRPr="00C45E33">
        <w:rPr>
          <w:rFonts w:cs="Times New Roman" w:hint="eastAsia"/>
        </w:rPr>
        <w:t>4</w:t>
      </w:r>
      <w:r w:rsidRPr="00C45E33">
        <w:rPr>
          <w:rFonts w:cs="Times New Roman" w:hint="eastAsia"/>
        </w:rPr>
        <w:t>、</w:t>
      </w:r>
      <w:r w:rsidRPr="00C45E33">
        <w:rPr>
          <w:rFonts w:cs="Times New Roman" w:hint="eastAsia"/>
        </w:rPr>
        <w:t>5</w:t>
      </w:r>
      <w:r w:rsidRPr="00C45E33">
        <w:rPr>
          <w:rFonts w:cs="Times New Roman" w:hint="eastAsia"/>
        </w:rPr>
        <w:t>、</w:t>
      </w:r>
      <w:r w:rsidRPr="00C45E33">
        <w:rPr>
          <w:rFonts w:cs="Times New Roman" w:hint="eastAsia"/>
        </w:rPr>
        <w:t>6</w:t>
      </w:r>
      <w:r w:rsidRPr="00C45E33">
        <w:rPr>
          <w:rFonts w:cs="Times New Roman" w:hint="eastAsia"/>
        </w:rPr>
        <w:t>（利用双重差分研究作者完成跨学科研究对其生产力、影响力、团队变化的影响），完善此部分文献综述、研究方法与结果的写作；</w:t>
      </w:r>
    </w:p>
    <w:p w14:paraId="3D80F28E" w14:textId="7DCB83A3"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3</w:t>
      </w:r>
      <w:r w:rsidRPr="00C45E33">
        <w:rPr>
          <w:rFonts w:cs="Times New Roman" w:hint="eastAsia"/>
        </w:rPr>
        <w:t>月</w:t>
      </w:r>
      <w:r w:rsidR="00D87911">
        <w:rPr>
          <w:rFonts w:cs="Times New Roman" w:hint="eastAsia"/>
        </w:rPr>
        <w:t>：</w:t>
      </w:r>
      <w:r w:rsidRPr="00C45E33">
        <w:rPr>
          <w:rFonts w:cs="Times New Roman" w:hint="eastAsia"/>
        </w:rPr>
        <w:t>稳健性检验，理论分析与讨论的写作；</w:t>
      </w:r>
    </w:p>
    <w:p w14:paraId="120F093F" w14:textId="6009845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4</w:t>
      </w:r>
      <w:r w:rsidRPr="00C45E33">
        <w:rPr>
          <w:rFonts w:cs="Times New Roman" w:hint="eastAsia"/>
        </w:rPr>
        <w:t>月</w:t>
      </w:r>
      <w:r w:rsidR="00D87911">
        <w:rPr>
          <w:rFonts w:cs="Times New Roman" w:hint="eastAsia"/>
        </w:rPr>
        <w:t>：</w:t>
      </w:r>
      <w:r w:rsidRPr="00C45E33">
        <w:rPr>
          <w:rFonts w:cs="Times New Roman" w:hint="eastAsia"/>
        </w:rPr>
        <w:t>完成论文初稿，完善论文写作；</w:t>
      </w:r>
    </w:p>
    <w:p w14:paraId="0EA58425" w14:textId="4203D04B" w:rsid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5</w:t>
      </w:r>
      <w:r w:rsidRPr="00C45E33">
        <w:rPr>
          <w:rFonts w:cs="Times New Roman" w:hint="eastAsia"/>
        </w:rPr>
        <w:t>月</w:t>
      </w:r>
      <w:r w:rsidR="0095378B">
        <w:rPr>
          <w:rFonts w:cs="Times New Roman" w:hint="eastAsia"/>
        </w:rPr>
        <w:t>：</w:t>
      </w:r>
      <w:r w:rsidRPr="00C45E33">
        <w:rPr>
          <w:rFonts w:cs="Times New Roman" w:hint="eastAsia"/>
        </w:rPr>
        <w:t>论文定稿，做好答辩准备。</w:t>
      </w:r>
    </w:p>
    <w:p w14:paraId="3CA44C42" w14:textId="5DEC5691" w:rsidR="00541055" w:rsidRPr="002C5A5A" w:rsidRDefault="00A03AA0" w:rsidP="00541055">
      <w:pPr>
        <w:pStyle w:val="1"/>
        <w:rPr>
          <w:rFonts w:ascii="Times New Roman" w:hAnsi="Times New Roman" w:cs="Times New Roman"/>
        </w:rPr>
      </w:pPr>
      <w:r>
        <w:rPr>
          <w:rFonts w:ascii="Times New Roman" w:hAnsi="Times New Roman" w:cs="Times New Roman" w:hint="eastAsia"/>
        </w:rPr>
        <w:t>8</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422087F4"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2ECB04D4" w14:textId="6555BDC2" w:rsidR="00D1124D" w:rsidRDefault="00BC11CE" w:rsidP="00DC7C33">
      <w:pPr>
        <w:pStyle w:val="2"/>
        <w:rPr>
          <w:rFonts w:ascii="Times New Roman" w:hAnsi="Times New Roman" w:cs="Times New Roman"/>
        </w:rPr>
      </w:pPr>
      <w:r w:rsidRPr="00DC7C33">
        <w:rPr>
          <w:rFonts w:ascii="Times New Roman" w:hAnsi="Times New Roman" w:cs="Times New Roman" w:hint="eastAsia"/>
        </w:rPr>
        <w:lastRenderedPageBreak/>
        <w:t>MAG</w:t>
      </w:r>
      <w:r w:rsidRPr="00DC7C33">
        <w:rPr>
          <w:rFonts w:ascii="Times New Roman" w:hAnsi="Times New Roman" w:cs="Times New Roman" w:hint="eastAsia"/>
        </w:rPr>
        <w:t>期刊描述</w:t>
      </w:r>
    </w:p>
    <w:p w14:paraId="255D9983" w14:textId="10E3B794" w:rsidR="00213116" w:rsidRDefault="00445E45" w:rsidP="00213116">
      <w:r>
        <w:rPr>
          <w:noProof/>
        </w:rPr>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B066E4D" w14:textId="5E0EC9D3" w:rsidR="00B42DA0" w:rsidRDefault="00CC0AF8" w:rsidP="00213116">
      <w:r>
        <w:rPr>
          <w:noProof/>
        </w:rPr>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sidR="00CB3446">
        <w:rPr>
          <w:rFonts w:ascii="Times New Roman" w:hAnsi="Times New Roman" w:cs="Times New Roman" w:hint="eastAsia"/>
        </w:rPr>
        <w:t>期刊论文</w:t>
      </w:r>
    </w:p>
    <w:p w14:paraId="69389215" w14:textId="23D0C93C" w:rsidR="00600641" w:rsidRDefault="002F2AFB">
      <w:pPr>
        <w:spacing w:line="240" w:lineRule="auto"/>
        <w:rPr>
          <w:rFonts w:cs="Times New Roman"/>
        </w:rPr>
      </w:pPr>
      <w:r>
        <w:rPr>
          <w:rFonts w:cs="Times New Roman" w:hint="eastAsia"/>
        </w:rPr>
        <w:t>1801</w:t>
      </w:r>
      <w:r>
        <w:rPr>
          <w:rFonts w:cs="Times New Roman" w:hint="eastAsia"/>
        </w:rPr>
        <w:t>年至</w:t>
      </w:r>
      <w:r>
        <w:rPr>
          <w:rFonts w:cs="Times New Roman" w:hint="eastAsia"/>
        </w:rPr>
        <w:t>2021</w:t>
      </w:r>
      <w:r>
        <w:rPr>
          <w:rFonts w:cs="Times New Roman" w:hint="eastAsia"/>
        </w:rPr>
        <w:t>年，共</w:t>
      </w:r>
      <w:r w:rsidR="00600641" w:rsidRPr="00600641">
        <w:rPr>
          <w:rFonts w:cs="Times New Roman"/>
        </w:rPr>
        <w:t>5</w:t>
      </w:r>
      <w:r w:rsidR="003E656F">
        <w:rPr>
          <w:rFonts w:cs="Times New Roman" w:hint="eastAsia"/>
        </w:rPr>
        <w:t>619</w:t>
      </w:r>
      <w:r w:rsidR="00DF133A">
        <w:rPr>
          <w:rFonts w:cs="Times New Roman" w:hint="eastAsia"/>
        </w:rPr>
        <w:t>万篇期刊文献</w:t>
      </w:r>
      <w:r w:rsidR="00BD585A">
        <w:rPr>
          <w:rFonts w:cs="Times New Roman" w:hint="eastAsia"/>
        </w:rPr>
        <w:t>。</w:t>
      </w:r>
    </w:p>
    <w:p w14:paraId="2735D6AF" w14:textId="1BB9321C" w:rsidR="007A1954" w:rsidRDefault="003F2F7A">
      <w:pPr>
        <w:spacing w:line="240" w:lineRule="auto"/>
        <w:rPr>
          <w:rFonts w:cs="Times New Roman"/>
        </w:rPr>
      </w:pPr>
      <w:r>
        <w:rPr>
          <w:rFonts w:cs="Times New Roman" w:hint="eastAsia"/>
        </w:rPr>
        <w:t>随时间变化的发文量。</w:t>
      </w:r>
    </w:p>
    <w:p w14:paraId="2AC40D7A" w14:textId="07C8DAF2" w:rsidR="00610A02" w:rsidRDefault="00911BC1">
      <w:pPr>
        <w:spacing w:line="240" w:lineRule="auto"/>
        <w:rPr>
          <w:rFonts w:cs="Times New Roman"/>
        </w:rPr>
      </w:pPr>
      <w:r>
        <w:rPr>
          <w:noProof/>
        </w:rPr>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56B23BD2" w14:textId="7653A8EC" w:rsidR="003F2F7A" w:rsidRDefault="003F2F7A">
      <w:pPr>
        <w:spacing w:line="240" w:lineRule="auto"/>
        <w:rPr>
          <w:rFonts w:cs="Times New Roman"/>
        </w:rPr>
      </w:pPr>
      <w:r>
        <w:rPr>
          <w:rFonts w:cs="Times New Roman" w:hint="eastAsia"/>
        </w:rPr>
        <w:t>随时间变化的</w:t>
      </w:r>
      <w:r w:rsidR="00096AD0">
        <w:rPr>
          <w:rFonts w:cs="Times New Roman" w:hint="eastAsia"/>
        </w:rPr>
        <w:t>平均</w:t>
      </w:r>
      <w:r>
        <w:rPr>
          <w:rFonts w:cs="Times New Roman" w:hint="eastAsia"/>
        </w:rPr>
        <w:t>参考文献数量、被引量。</w:t>
      </w:r>
      <w:r w:rsidR="00AE7B11">
        <w:rPr>
          <w:rFonts w:cs="Times New Roman" w:hint="eastAsia"/>
        </w:rPr>
        <w:t>（</w:t>
      </w:r>
      <w:r w:rsidR="00AE7B11">
        <w:rPr>
          <w:rFonts w:cs="Times New Roman" w:hint="eastAsia"/>
        </w:rPr>
        <w:t>MAG</w:t>
      </w:r>
      <w:r w:rsidR="00AE7B11">
        <w:rPr>
          <w:rFonts w:cs="Times New Roman" w:hint="eastAsia"/>
        </w:rPr>
        <w:t>自带</w:t>
      </w:r>
      <w:r w:rsidR="001B4B81">
        <w:rPr>
          <w:rFonts w:cs="Times New Roman" w:hint="eastAsia"/>
        </w:rPr>
        <w:t>的不准确；</w:t>
      </w:r>
      <w:r w:rsidR="00603BA5">
        <w:rPr>
          <w:rFonts w:cs="Times New Roman" w:hint="eastAsia"/>
        </w:rPr>
        <w:t>自己计算</w:t>
      </w:r>
      <w:r w:rsidR="001B4B81">
        <w:rPr>
          <w:rFonts w:cs="Times New Roman" w:hint="eastAsia"/>
        </w:rPr>
        <w:t>。</w:t>
      </w:r>
      <w:r w:rsidR="00AE7B11">
        <w:rPr>
          <w:rFonts w:cs="Times New Roman" w:hint="eastAsia"/>
        </w:rPr>
        <w:t>）</w:t>
      </w:r>
    </w:p>
    <w:p w14:paraId="353D8ADA" w14:textId="375EDA2E" w:rsidR="00182F34" w:rsidRDefault="00770EB3">
      <w:pPr>
        <w:spacing w:line="240" w:lineRule="auto"/>
        <w:rPr>
          <w:rFonts w:cs="Times New Roman"/>
        </w:rPr>
      </w:pPr>
      <w:r>
        <w:rPr>
          <w:noProof/>
        </w:rPr>
        <w:drawing>
          <wp:inline distT="0" distB="0" distL="0" distR="0" wp14:anchorId="5C938315" wp14:editId="670645B2">
            <wp:extent cx="4681938" cy="3218621"/>
            <wp:effectExtent l="0" t="0" r="4445"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82716" cy="3219156"/>
                    </a:xfrm>
                    <a:prstGeom prst="rect">
                      <a:avLst/>
                    </a:prstGeom>
                    <a:noFill/>
                    <a:ln>
                      <a:noFill/>
                    </a:ln>
                  </pic:spPr>
                </pic:pic>
              </a:graphicData>
            </a:graphic>
          </wp:inline>
        </w:drawing>
      </w:r>
    </w:p>
    <w:p w14:paraId="730D2F3F" w14:textId="6D8BA020" w:rsidR="007728C3" w:rsidRDefault="007728C3">
      <w:pPr>
        <w:spacing w:line="240" w:lineRule="auto"/>
        <w:rPr>
          <w:rFonts w:cs="Times New Roman"/>
        </w:rPr>
      </w:pPr>
      <w:r>
        <w:rPr>
          <w:rFonts w:cs="Times New Roman" w:hint="eastAsia"/>
        </w:rPr>
        <w:lastRenderedPageBreak/>
        <w:t>每年发表的期刊数量。</w:t>
      </w:r>
    </w:p>
    <w:p w14:paraId="208AD773" w14:textId="773961C2" w:rsidR="006145D6" w:rsidRDefault="009668EF">
      <w:pPr>
        <w:spacing w:line="240" w:lineRule="auto"/>
        <w:rPr>
          <w:rFonts w:cs="Times New Roman"/>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7CCEBC9A" w:rsidR="007728C3" w:rsidRDefault="007728C3">
      <w:pPr>
        <w:spacing w:line="240" w:lineRule="auto"/>
        <w:rPr>
          <w:rFonts w:cs="Times New Roman"/>
        </w:rPr>
      </w:pPr>
      <w:r>
        <w:rPr>
          <w:rFonts w:cs="Times New Roman" w:hint="eastAsia"/>
        </w:rPr>
        <w:t>每年发表的期刊类别数量。</w:t>
      </w:r>
    </w:p>
    <w:p w14:paraId="22266552" w14:textId="59122DDC" w:rsidR="005A3CBE" w:rsidRDefault="00481AF4">
      <w:pPr>
        <w:spacing w:line="240" w:lineRule="auto"/>
        <w:rPr>
          <w:rFonts w:cs="Times New Roman"/>
        </w:rPr>
      </w:pPr>
      <w:r>
        <w:rPr>
          <w:noProof/>
        </w:rPr>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0181BEB6" w:rsidR="00B32D4A" w:rsidRDefault="00601C4B" w:rsidP="005829A9">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p>
    <w:p w14:paraId="5C5C281E" w14:textId="3EDFB74B"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C759DB" w:rsidRPr="00C759DB">
        <w:t>5652</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7BE1B699" w14:textId="5F27FDA8"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870A84">
        <w:rPr>
          <w:rFonts w:hint="eastAsia"/>
        </w:rPr>
        <w:t>（</w:t>
      </w:r>
      <w:r w:rsidR="005E19EE">
        <w:rPr>
          <w:rFonts w:hint="eastAsia"/>
        </w:rPr>
        <w:t>研究中发现</w:t>
      </w:r>
      <w:r w:rsidR="00223A95">
        <w:rPr>
          <w:rFonts w:hint="eastAsia"/>
        </w:rPr>
        <w:t>往往</w:t>
      </w:r>
      <w:r w:rsidR="005E19EE">
        <w:rPr>
          <w:rFonts w:hint="eastAsia"/>
        </w:rPr>
        <w:t>也仅有一篇</w:t>
      </w:r>
      <w:r w:rsidR="00870A84">
        <w:rPr>
          <w:rFonts w:hint="eastAsia"/>
        </w:rPr>
        <w:t>）</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另一方面</w:t>
      </w:r>
      <w:r w:rsidR="00EF4D8B">
        <w:rPr>
          <w:rFonts w:hint="eastAsia"/>
        </w:rPr>
        <w:t>一方面</w:t>
      </w:r>
      <w:r w:rsidR="00032381">
        <w:rPr>
          <w:rFonts w:hint="eastAsia"/>
        </w:rPr>
        <w:t>，随着</w:t>
      </w:r>
      <w:r w:rsidR="0096774D">
        <w:rPr>
          <w:rFonts w:hint="eastAsia"/>
        </w:rPr>
        <w:t>职业生涯深入</w:t>
      </w:r>
      <w:r w:rsidR="00032381">
        <w:rPr>
          <w:rFonts w:hint="eastAsia"/>
        </w:rPr>
        <w:t>，学术界退出率提升是自然现象</w:t>
      </w:r>
      <w:r w:rsidR="000053B8">
        <w:rPr>
          <w:rFonts w:hint="eastAsia"/>
        </w:rPr>
        <w:t>。</w:t>
      </w:r>
    </w:p>
    <w:p w14:paraId="1421FCE8" w14:textId="2E125CAB" w:rsidR="00966CDD" w:rsidRDefault="00202DE4" w:rsidP="00E46B6E">
      <w:pPr>
        <w:ind w:firstLineChars="200" w:firstLine="480"/>
      </w:pPr>
      <w:r>
        <w:rPr>
          <w:rFonts w:hint="eastAsia"/>
        </w:rPr>
        <w:t>超过</w:t>
      </w:r>
      <w:r>
        <w:rPr>
          <w:rFonts w:hint="eastAsia"/>
        </w:rPr>
        <w:t>50%</w:t>
      </w:r>
      <w:r>
        <w:rPr>
          <w:rFonts w:hint="eastAsia"/>
        </w:rPr>
        <w:t>的研究者在学术合作中</w:t>
      </w:r>
      <w:r w:rsidR="004E3F0D">
        <w:rPr>
          <w:rFonts w:hint="eastAsia"/>
        </w:rPr>
        <w:t>担</w:t>
      </w:r>
      <w:r>
        <w:rPr>
          <w:rFonts w:hint="eastAsia"/>
        </w:rPr>
        <w:t>当过第一作者</w:t>
      </w:r>
      <w:r w:rsidR="00105379">
        <w:rPr>
          <w:rFonts w:hint="eastAsia"/>
        </w:rPr>
        <w:t>或末</w:t>
      </w:r>
      <w:r>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B918D2">
        <w:rPr>
          <w:rFonts w:hint="eastAsia"/>
        </w:rPr>
        <w:t>独著现象的广泛存在</w:t>
      </w:r>
      <w:r w:rsidR="006651D8">
        <w:rPr>
          <w:rFonts w:hint="eastAsia"/>
        </w:rPr>
        <w:t>）</w:t>
      </w:r>
      <w:r w:rsidR="00340C7E">
        <w:rPr>
          <w:rFonts w:hint="eastAsia"/>
        </w:rPr>
        <w:t>。</w:t>
      </w:r>
      <w:r w:rsidR="00D95B42">
        <w:rPr>
          <w:rFonts w:hint="eastAsia"/>
        </w:rPr>
        <w:t>超过</w:t>
      </w:r>
      <w:r w:rsidR="00D95B42">
        <w:rPr>
          <w:rFonts w:hint="eastAsia"/>
        </w:rPr>
        <w:t>16</w:t>
      </w:r>
      <w:r w:rsidR="00D95B42">
        <w:rPr>
          <w:rFonts w:hint="eastAsia"/>
        </w:rPr>
        <w:t>年的</w:t>
      </w:r>
      <w:r w:rsidR="00936C8D">
        <w:rPr>
          <w:rFonts w:hint="eastAsia"/>
        </w:rPr>
        <w:t>末位作者比有</w:t>
      </w:r>
      <w:r w:rsidR="00936C8D">
        <w:rPr>
          <w:rFonts w:hint="eastAsia"/>
        </w:rPr>
        <w:t>16</w:t>
      </w:r>
      <w:r w:rsidR="00936C8D">
        <w:rPr>
          <w:rFonts w:hint="eastAsia"/>
        </w:rPr>
        <w:t>年以上第一作者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033EBC7C" w14:textId="6A18DA5E" w:rsidR="00BB6724" w:rsidRDefault="00BB6724" w:rsidP="00E46B6E">
      <w:pPr>
        <w:ind w:firstLineChars="200" w:firstLine="480"/>
      </w:pPr>
      <w:r>
        <w:rPr>
          <w:rFonts w:hint="eastAsia"/>
        </w:rPr>
        <w:t>我选择</w:t>
      </w:r>
      <w:r w:rsidR="001E4829">
        <w:rPr>
          <w:rFonts w:hint="eastAsia"/>
        </w:rPr>
        <w:t>以末位作者或第一作者身份</w:t>
      </w:r>
      <w:r>
        <w:rPr>
          <w:rFonts w:hint="eastAsia"/>
        </w:rPr>
        <w:t>总发文年数大于</w:t>
      </w:r>
      <w:r>
        <w:rPr>
          <w:rFonts w:hint="eastAsia"/>
        </w:rPr>
        <w:t>2</w:t>
      </w:r>
      <w:r>
        <w:rPr>
          <w:rFonts w:hint="eastAsia"/>
        </w:rPr>
        <w:t>年的学者</w:t>
      </w:r>
      <w:r w:rsidR="001E4829">
        <w:rPr>
          <w:rFonts w:hint="eastAsia"/>
        </w:rPr>
        <w:t>作为后续的主要研究对象</w:t>
      </w:r>
      <w:r>
        <w:rPr>
          <w:rFonts w:hint="eastAsia"/>
        </w:rPr>
        <w:t>。</w:t>
      </w:r>
      <w:r w:rsidR="001E4829">
        <w:rPr>
          <w:rFonts w:hint="eastAsia"/>
        </w:rPr>
        <w:t>这样有两个好处，一来可以保证其是论文的主要贡献者，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DC208A">
        <w:rPr>
          <w:rFonts w:hint="eastAsia"/>
        </w:rPr>
        <w:t>8.2%</w:t>
      </w:r>
      <w:r w:rsidR="006F78E6">
        <w:rPr>
          <w:rFonts w:hint="eastAsia"/>
        </w:rPr>
        <w:t>的学者进入后续研究</w:t>
      </w:r>
      <w:r w:rsidR="00593F40">
        <w:rPr>
          <w:rFonts w:hint="eastAsia"/>
        </w:rPr>
        <w:t>（</w:t>
      </w:r>
      <w:r w:rsidR="00593F40">
        <w:rPr>
          <w:rFonts w:hint="eastAsia"/>
        </w:rPr>
        <w:t>462</w:t>
      </w:r>
      <w:r w:rsidR="0062385B">
        <w:rPr>
          <w:rFonts w:hint="eastAsia"/>
        </w:rPr>
        <w:t>万</w:t>
      </w:r>
      <w:r w:rsidR="00593F40">
        <w:rPr>
          <w:rFonts w:hint="eastAsia"/>
        </w:rPr>
        <w:t>）</w:t>
      </w:r>
      <w:r w:rsidR="006F78E6">
        <w:rPr>
          <w:rFonts w:hint="eastAsia"/>
        </w:rPr>
        <w:t>。需要注意，即便如此该人群规模也有百万之巨。</w:t>
      </w:r>
    </w:p>
    <w:p w14:paraId="109C1AE2" w14:textId="2286F197" w:rsidR="00282EFB" w:rsidRDefault="00EF3D99" w:rsidP="001A686F">
      <w:r>
        <w:rPr>
          <w:noProof/>
        </w:rPr>
        <w:lastRenderedPageBreak/>
        <w:drawing>
          <wp:inline distT="0" distB="0" distL="0" distR="0" wp14:anchorId="4C9C43AA" wp14:editId="15171D92">
            <wp:extent cx="5274310" cy="362585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C457E75" w14:textId="5A648904" w:rsidR="00973B72" w:rsidRDefault="00A74731" w:rsidP="001A686F">
      <w:r>
        <w:rPr>
          <w:noProof/>
        </w:rPr>
        <w:drawing>
          <wp:inline distT="0" distB="0" distL="0" distR="0" wp14:anchorId="71AD613C" wp14:editId="648ADC67">
            <wp:extent cx="5274310" cy="362585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21E2FE8A" w14:textId="642A6C14" w:rsidR="00FE0052" w:rsidRDefault="00DF29FB" w:rsidP="00A31872">
      <w:pPr>
        <w:ind w:firstLineChars="200" w:firstLine="480"/>
      </w:pPr>
      <w:r>
        <w:rPr>
          <w:rFonts w:hint="eastAsia"/>
        </w:rPr>
        <w:t>抽取以第一作者或</w:t>
      </w:r>
      <w:r w:rsidR="002F2ABD">
        <w:rPr>
          <w:rFonts w:hint="eastAsia"/>
        </w:rPr>
        <w:t>末</w:t>
      </w:r>
      <w:r>
        <w:rPr>
          <w:rFonts w:hint="eastAsia"/>
        </w:rPr>
        <w:t>位作者身份，发文总年数</w:t>
      </w:r>
      <w:r w:rsidR="007759BD">
        <w:rPr>
          <w:rFonts w:hint="eastAsia"/>
        </w:rPr>
        <w:t>至少为</w:t>
      </w:r>
      <w:r w:rsidR="007759BD">
        <w:rPr>
          <w:rFonts w:hint="eastAsia"/>
        </w:rPr>
        <w:t>3</w:t>
      </w:r>
      <w:r w:rsidR="007759BD">
        <w:rPr>
          <w:rFonts w:hint="eastAsia"/>
        </w:rPr>
        <w:t>年</w:t>
      </w:r>
      <w:r>
        <w:rPr>
          <w:rFonts w:hint="eastAsia"/>
        </w:rPr>
        <w:t>的研究者</w:t>
      </w:r>
      <w:r w:rsidR="00641F55">
        <w:rPr>
          <w:rFonts w:hint="eastAsia"/>
        </w:rPr>
        <w:t>，</w:t>
      </w:r>
      <w:r w:rsidR="003A6864">
        <w:rPr>
          <w:rFonts w:hint="eastAsia"/>
        </w:rPr>
        <w:t>共</w:t>
      </w:r>
      <w:r w:rsidR="00641F55" w:rsidRPr="00555F5C">
        <w:t>462</w:t>
      </w:r>
      <w:r w:rsidR="00641F55">
        <w:rPr>
          <w:rFonts w:hint="eastAsia"/>
        </w:rPr>
        <w:t>万位作者（</w:t>
      </w:r>
      <w:r w:rsidR="00641F55" w:rsidRPr="00A20442">
        <w:t>4619340</w:t>
      </w:r>
      <w:r w:rsidR="00641F55">
        <w:rPr>
          <w:rFonts w:hint="eastAsia"/>
        </w:rPr>
        <w:t>）</w:t>
      </w:r>
      <w:r>
        <w:rPr>
          <w:rFonts w:hint="eastAsia"/>
        </w:rPr>
        <w:t>。</w:t>
      </w:r>
      <w:r w:rsidR="001348B3">
        <w:rPr>
          <w:rFonts w:hint="eastAsia"/>
        </w:rPr>
        <w:t>这些研究者的发文量</w:t>
      </w:r>
      <w:r w:rsidR="00670AFA">
        <w:rPr>
          <w:rFonts w:hint="eastAsia"/>
        </w:rPr>
        <w:t>也往往不</w:t>
      </w:r>
      <w:r w:rsidR="008C62A2">
        <w:rPr>
          <w:rFonts w:hint="eastAsia"/>
        </w:rPr>
        <w:t>止</w:t>
      </w:r>
      <w:r w:rsidR="00FA5563">
        <w:rPr>
          <w:rFonts w:hint="eastAsia"/>
        </w:rPr>
        <w:t>3</w:t>
      </w:r>
      <w:r w:rsidR="00FA5563">
        <w:rPr>
          <w:rFonts w:hint="eastAsia"/>
        </w:rPr>
        <w:t>篇</w:t>
      </w:r>
      <w:r w:rsidR="001348B3">
        <w:rPr>
          <w:rFonts w:hint="eastAsia"/>
        </w:rPr>
        <w:t>。</w:t>
      </w:r>
      <w:r w:rsidR="00027764">
        <w:rPr>
          <w:rFonts w:hint="eastAsia"/>
        </w:rPr>
        <w:t>根据一般常识，只保留职业生涯短于</w:t>
      </w:r>
      <w:r w:rsidR="00027764">
        <w:rPr>
          <w:rFonts w:hint="eastAsia"/>
        </w:rPr>
        <w:t>80</w:t>
      </w:r>
      <w:r w:rsidR="00027764">
        <w:rPr>
          <w:rFonts w:hint="eastAsia"/>
        </w:rPr>
        <w:t>年的人</w:t>
      </w:r>
      <w:r w:rsidR="00E836B9">
        <w:rPr>
          <w:rFonts w:hint="eastAsia"/>
        </w:rPr>
        <w:t>（极少数作者生涯年份超过</w:t>
      </w:r>
      <w:r w:rsidR="00E836B9">
        <w:rPr>
          <w:rFonts w:hint="eastAsia"/>
        </w:rPr>
        <w:t>80</w:t>
      </w:r>
      <w:r w:rsidR="00E836B9">
        <w:rPr>
          <w:rFonts w:hint="eastAsia"/>
        </w:rPr>
        <w:t>年，认为是少部分噪声数据）</w:t>
      </w:r>
      <w:r w:rsidR="00027764">
        <w:rPr>
          <w:rFonts w:hint="eastAsia"/>
        </w:rPr>
        <w:t>。</w:t>
      </w:r>
    </w:p>
    <w:p w14:paraId="5A6AA6DA" w14:textId="15CD571E" w:rsidR="00A31872" w:rsidRDefault="00A31872" w:rsidP="00A31872">
      <w:pPr>
        <w:ind w:firstLineChars="200" w:firstLine="480"/>
        <w:rPr>
          <w:rFonts w:hint="eastAsia"/>
        </w:rPr>
      </w:pPr>
      <w:r>
        <w:rPr>
          <w:rFonts w:hint="eastAsia"/>
        </w:rPr>
        <w:lastRenderedPageBreak/>
        <w:t>从下图容易看出，</w:t>
      </w:r>
      <w:r w:rsidR="00DB7A31">
        <w:rPr>
          <w:rFonts w:hint="eastAsia"/>
        </w:rPr>
        <w:t>在职业生涯年份</w:t>
      </w:r>
      <w:r w:rsidR="003C0BDA">
        <w:rPr>
          <w:rFonts w:hint="eastAsia"/>
        </w:rPr>
        <w:t>不少于</w:t>
      </w:r>
      <w:r w:rsidR="003C0BDA">
        <w:rPr>
          <w:rFonts w:hint="eastAsia"/>
        </w:rPr>
        <w:t>3</w:t>
      </w:r>
      <w:r w:rsidR="00DB7A31">
        <w:rPr>
          <w:rFonts w:hint="eastAsia"/>
        </w:rPr>
        <w:t>年</w:t>
      </w:r>
      <w:r w:rsidR="00261A5B">
        <w:rPr>
          <w:rFonts w:hint="eastAsia"/>
        </w:rPr>
        <w:t>（以主要责任人身份，在不同的</w:t>
      </w:r>
      <w:r w:rsidR="00261A5B">
        <w:rPr>
          <w:rFonts w:hint="eastAsia"/>
        </w:rPr>
        <w:t>3</w:t>
      </w:r>
      <w:r w:rsidR="00261A5B">
        <w:rPr>
          <w:rFonts w:hint="eastAsia"/>
        </w:rPr>
        <w:t>年都发表过文章）</w:t>
      </w:r>
      <w:r w:rsidR="00DB7A31">
        <w:rPr>
          <w:rFonts w:hint="eastAsia"/>
        </w:rPr>
        <w:t>的研究者中，超过</w:t>
      </w:r>
      <w:r w:rsidR="00DB7A31">
        <w:rPr>
          <w:rFonts w:hint="eastAsia"/>
        </w:rPr>
        <w:t>15</w:t>
      </w:r>
      <w:r w:rsidR="00DB7A31">
        <w:rPr>
          <w:rFonts w:hint="eastAsia"/>
        </w:rPr>
        <w:t>年的研究者有超过</w:t>
      </w:r>
      <w:r w:rsidR="00DB7A31">
        <w:rPr>
          <w:rFonts w:hint="eastAsia"/>
        </w:rPr>
        <w:t>30%</w:t>
      </w:r>
      <w:r w:rsidR="0056497D">
        <w:rPr>
          <w:rFonts w:hint="eastAsia"/>
        </w:rPr>
        <w:t>。</w:t>
      </w:r>
    </w:p>
    <w:p w14:paraId="4A9A7E6B" w14:textId="630C39B5" w:rsidR="004F7FE5" w:rsidRDefault="00D013F5" w:rsidP="00D013F5">
      <w:r>
        <w:rPr>
          <w:noProof/>
        </w:rPr>
        <w:drawing>
          <wp:inline distT="0" distB="0" distL="0" distR="0" wp14:anchorId="10B11CA3" wp14:editId="0502DD12">
            <wp:extent cx="5274310" cy="362775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670ED2A2" w14:textId="32DFFB11" w:rsidR="004F7FE5" w:rsidRDefault="00771527" w:rsidP="00D013F5">
      <w:pPr>
        <w:rPr>
          <w:rFonts w:hint="eastAsia"/>
        </w:rPr>
      </w:pPr>
      <w:r>
        <w:rPr>
          <w:rFonts w:hint="eastAsia"/>
        </w:rPr>
        <w:t>在上述人群中，</w:t>
      </w:r>
      <w:r w:rsidR="004F7FE5">
        <w:rPr>
          <w:rFonts w:hint="eastAsia"/>
        </w:rPr>
        <w:t>近</w:t>
      </w:r>
      <w:r w:rsidR="004F7FE5">
        <w:rPr>
          <w:rFonts w:hint="eastAsia"/>
        </w:rPr>
        <w:t>5</w:t>
      </w:r>
      <w:r w:rsidR="004F7FE5">
        <w:rPr>
          <w:rFonts w:hint="eastAsia"/>
        </w:rPr>
        <w:t>年暂停职业生涯的研究者超过</w:t>
      </w:r>
      <w:r w:rsidR="004F7FE5">
        <w:rPr>
          <w:rFonts w:hint="eastAsia"/>
        </w:rPr>
        <w:t>50%</w:t>
      </w:r>
      <w:r w:rsidR="004F7FE5">
        <w:rPr>
          <w:rFonts w:hint="eastAsia"/>
        </w:rPr>
        <w:t>，</w:t>
      </w:r>
      <w:r w:rsidR="00FA4495">
        <w:rPr>
          <w:rFonts w:hint="eastAsia"/>
        </w:rPr>
        <w:t>说明当代科学家占据整个科学史上科学家中很大的比例。</w:t>
      </w:r>
    </w:p>
    <w:p w14:paraId="30E50A69" w14:textId="7FE217D8" w:rsidR="002D15A8" w:rsidRPr="00DB7A31" w:rsidRDefault="00093C97" w:rsidP="001A686F">
      <w:pPr>
        <w:rPr>
          <w:b/>
          <w:bCs/>
        </w:rPr>
      </w:pPr>
      <w:r>
        <w:rPr>
          <w:noProof/>
        </w:rPr>
        <w:drawing>
          <wp:inline distT="0" distB="0" distL="0" distR="0" wp14:anchorId="19656985" wp14:editId="73DCB7EA">
            <wp:extent cx="5274310" cy="36277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22F566B9" w14:textId="77777777" w:rsidR="002D15A8" w:rsidRDefault="002D15A8" w:rsidP="001A686F"/>
    <w:p w14:paraId="64611751" w14:textId="7E3A6942" w:rsidR="00893DF5" w:rsidRDefault="00893DF5" w:rsidP="001A686F">
      <w:r>
        <w:rPr>
          <w:rFonts w:hint="eastAsia"/>
        </w:rPr>
        <w:t>第</w:t>
      </w:r>
      <w:r w:rsidR="002A4772">
        <w:rPr>
          <w:rFonts w:hint="eastAsia"/>
        </w:rPr>
        <w:t>1</w:t>
      </w:r>
      <w:r>
        <w:rPr>
          <w:rFonts w:hint="eastAsia"/>
        </w:rPr>
        <w:t>年的：</w:t>
      </w:r>
    </w:p>
    <w:p w14:paraId="7F37BCEE" w14:textId="65B9670F" w:rsidR="00D51FB4" w:rsidRDefault="00D214FF" w:rsidP="001A686F">
      <w:r>
        <w:rPr>
          <w:rFonts w:hint="eastAsia"/>
        </w:rPr>
        <w:t>发文数量、跨期刊数量、跨</w:t>
      </w:r>
      <w:r>
        <w:rPr>
          <w:rFonts w:hint="eastAsia"/>
        </w:rPr>
        <w:t>JCR</w:t>
      </w:r>
      <w:r>
        <w:rPr>
          <w:rFonts w:hint="eastAsia"/>
        </w:rPr>
        <w:t>学科数量</w:t>
      </w:r>
    </w:p>
    <w:p w14:paraId="0ED78C5A" w14:textId="204D59BF" w:rsidR="003E78EF" w:rsidRDefault="003E78EF" w:rsidP="001A686F"/>
    <w:p w14:paraId="5278B739" w14:textId="4E7B3C32" w:rsidR="007F259D" w:rsidRDefault="007B3FA2" w:rsidP="001A686F">
      <w:r>
        <w:rPr>
          <w:rFonts w:hint="eastAsia"/>
        </w:rPr>
        <w:t>前</w:t>
      </w:r>
      <w:r>
        <w:rPr>
          <w:rFonts w:hint="eastAsia"/>
        </w:rPr>
        <w:t>3</w:t>
      </w:r>
      <w:r>
        <w:rPr>
          <w:rFonts w:hint="eastAsia"/>
        </w:rPr>
        <w:t>年：</w:t>
      </w:r>
    </w:p>
    <w:p w14:paraId="68C12473" w14:textId="10F0F950" w:rsidR="007B3FA2" w:rsidRDefault="001624F3" w:rsidP="001A686F">
      <w:r>
        <w:rPr>
          <w:rFonts w:hint="eastAsia"/>
        </w:rPr>
        <w:t>跟过去的经历相比，</w:t>
      </w:r>
      <w:r w:rsidR="001E0F6D">
        <w:rPr>
          <w:rFonts w:hint="eastAsia"/>
        </w:rPr>
        <w:t>第</w:t>
      </w:r>
      <w:r w:rsidR="001E0F6D">
        <w:rPr>
          <w:rFonts w:hint="eastAsia"/>
        </w:rPr>
        <w:t>k</w:t>
      </w:r>
      <w:r w:rsidR="001E0F6D">
        <w:rPr>
          <w:rFonts w:hint="eastAsia"/>
        </w:rPr>
        <w:t>年</w:t>
      </w:r>
      <w:r w:rsidR="00F57D87">
        <w:rPr>
          <w:rFonts w:hint="eastAsia"/>
        </w:rPr>
        <w:t>有新东西，或者没有新东西？</w:t>
      </w:r>
      <w:r w:rsidR="00992F0A">
        <w:rPr>
          <w:rFonts w:hint="eastAsia"/>
        </w:rPr>
        <w:t>（</w:t>
      </w:r>
      <w:r w:rsidR="006411C9">
        <w:rPr>
          <w:rFonts w:hint="eastAsia"/>
        </w:rPr>
        <w:t>和历史相比</w:t>
      </w:r>
      <w:r w:rsidR="007F7C51">
        <w:rPr>
          <w:rFonts w:hint="eastAsia"/>
        </w:rPr>
        <w:t>，</w:t>
      </w:r>
      <w:r w:rsidR="00992F0A">
        <w:rPr>
          <w:rFonts w:hint="eastAsia"/>
        </w:rPr>
        <w:t>0</w:t>
      </w:r>
      <w:r w:rsidR="00992F0A">
        <w:rPr>
          <w:rFonts w:hint="eastAsia"/>
        </w:rPr>
        <w:t>：完全一样；</w:t>
      </w:r>
      <w:r w:rsidR="00992F0A">
        <w:rPr>
          <w:rFonts w:hint="eastAsia"/>
        </w:rPr>
        <w:t>1</w:t>
      </w:r>
      <w:r w:rsidR="00992F0A">
        <w:rPr>
          <w:rFonts w:hint="eastAsia"/>
        </w:rPr>
        <w:t>有新东西</w:t>
      </w:r>
      <w:r w:rsidR="00FC7BBD">
        <w:rPr>
          <w:rFonts w:hint="eastAsia"/>
        </w:rPr>
        <w:t>但还包括历史；</w:t>
      </w:r>
      <w:r w:rsidR="00FC7BBD">
        <w:rPr>
          <w:rFonts w:hint="eastAsia"/>
        </w:rPr>
        <w:t>2</w:t>
      </w:r>
      <w:r w:rsidR="00FC7BBD">
        <w:rPr>
          <w:rFonts w:hint="eastAsia"/>
        </w:rPr>
        <w:t>完全的新东西</w:t>
      </w:r>
      <w:r w:rsidR="00992F0A">
        <w:rPr>
          <w:rFonts w:hint="eastAsia"/>
        </w:rPr>
        <w:t>）</w:t>
      </w:r>
      <w:r w:rsidR="009C1BCF">
        <w:rPr>
          <w:rFonts w:hint="eastAsia"/>
        </w:rPr>
        <w:t>。</w:t>
      </w:r>
    </w:p>
    <w:p w14:paraId="6A169AA8" w14:textId="77777777" w:rsidR="007C412C" w:rsidRPr="00DF29FB" w:rsidRDefault="007C412C" w:rsidP="001A686F"/>
    <w:p w14:paraId="48FEA1C5" w14:textId="77BE55F7"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5BF4E070" w14:textId="77777777" w:rsidR="0043750B" w:rsidRPr="0043750B" w:rsidRDefault="0043750B" w:rsidP="0043750B"/>
    <w:p w14:paraId="0BE82A2F" w14:textId="21FE19EA" w:rsidR="00E27A9D" w:rsidRPr="00B04F9C" w:rsidRDefault="00A03AA0" w:rsidP="008F38F9">
      <w:pPr>
        <w:pStyle w:val="1"/>
        <w:rPr>
          <w:rFonts w:ascii="Times New Roman" w:hAnsi="Times New Roman" w:cs="Times New Roman"/>
        </w:rPr>
      </w:pPr>
      <w:bookmarkStart w:id="38" w:name="_Toc119793896"/>
      <w:r>
        <w:rPr>
          <w:rFonts w:ascii="Times New Roman" w:hAnsi="Times New Roman" w:cs="Times New Roman" w:hint="eastAsia"/>
        </w:rPr>
        <w:t>9</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8"/>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 xml:space="preserve">Liu S, Chen H, Bu Y. Comparing different perspectives of characterizing interdisciplinarity of scientific publications: author vs. publication perspectives[C]//Proceedings of the 22nd ACM/IEEE Joint Conference on Digital </w:t>
      </w:r>
      <w:r>
        <w:lastRenderedPageBreak/>
        <w:t>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 xml:space="preserve">Pierce S J. Boundary crossing in research literatures as a means of interdisciplinary information transfer[J]. Journal of the American Society for Information Science, </w:t>
      </w:r>
      <w:r>
        <w:lastRenderedPageBreak/>
        <w:t>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xml:space="preserve">. Construction of the Literature Graph in Semantic Scholar[C]//Proceedings of the 2018 Conference of the North </w:t>
      </w:r>
      <w:r>
        <w:lastRenderedPageBreak/>
        <w:t>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lastRenderedPageBreak/>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 xml:space="preserve">Sulik J, Bahrami B, Deroy O. The diversity gap: when diversity matters for </w:t>
      </w:r>
      <w:r>
        <w:lastRenderedPageBreak/>
        <w:t>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 xml:space="preserve">Wang K, Shen Z, Huang C, et al. Microsoft Academic Graph: When experts are not </w:t>
      </w:r>
      <w:r>
        <w:lastRenderedPageBreak/>
        <w:t>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361D187F" w:rsidR="005819E7" w:rsidRPr="00E65CF6" w:rsidRDefault="00E65CF6" w:rsidP="00E65CF6">
      <w:pPr>
        <w:pStyle w:val="1"/>
        <w:rPr>
          <w:rFonts w:ascii="Times New Roman" w:hAnsi="Times New Roman" w:cs="Times New Roman"/>
        </w:rPr>
      </w:pPr>
      <w:r>
        <w:rPr>
          <w:rFonts w:ascii="Times New Roman" w:hAnsi="Times New Roman" w:cs="Times New Roman" w:hint="eastAsia"/>
        </w:rPr>
        <w:t>10.</w:t>
      </w:r>
      <w:r w:rsidR="005819E7" w:rsidRPr="00E65CF6">
        <w:rPr>
          <w:rFonts w:ascii="Times New Roman" w:hAnsi="Times New Roman" w:cs="Times New Roman" w:hint="eastAsia"/>
        </w:rPr>
        <w:t>附录</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2B0156DE" w:rsidR="00E83BE1" w:rsidRDefault="00E83BE1">
      <w:pPr>
        <w:rPr>
          <w:rFonts w:cs="Times New Roman"/>
        </w:rPr>
      </w:pPr>
      <w:r>
        <w:rPr>
          <w:rFonts w:cs="Times New Roman" w:hint="eastAsia"/>
        </w:rPr>
        <w:t>化学领域：一般末位作者最为重要。</w:t>
      </w:r>
    </w:p>
    <w:sectPr w:rsidR="00E83BE1" w:rsidSect="00CF745B">
      <w:footerReference w:type="default" r:id="rId2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41CB47B4" w14:textId="22AE7FDF" w:rsidR="00A57A0A" w:rsidRDefault="00FB55C9">
      <w:pPr>
        <w:pStyle w:val="ae"/>
      </w:pPr>
      <w:r>
        <w:rPr>
          <w:rFonts w:hint="eastAsia"/>
        </w:rPr>
        <w:t>构造这样一个</w:t>
      </w:r>
      <w:r w:rsidR="008F436D">
        <w:rPr>
          <w:rFonts w:hint="eastAsia"/>
        </w:rPr>
        <w:t>字典</w:t>
      </w:r>
      <w:r>
        <w:rPr>
          <w:rFonts w:hint="eastAsia"/>
        </w:rPr>
        <w:t>，</w:t>
      </w:r>
      <w:r w:rsidR="00D6229E">
        <w:rPr>
          <w:rFonts w:hint="eastAsia"/>
        </w:rPr>
        <w:t>键是作者，</w:t>
      </w:r>
      <w:r w:rsidR="008F436D">
        <w:rPr>
          <w:rFonts w:hint="eastAsia"/>
        </w:rPr>
        <w:t>值是该作者按年份</w:t>
      </w:r>
      <w:r w:rsidR="002A3D03">
        <w:rPr>
          <w:rFonts w:hint="eastAsia"/>
        </w:rPr>
        <w:t>顺序</w:t>
      </w:r>
      <w:r w:rsidR="008F436D">
        <w:rPr>
          <w:rFonts w:hint="eastAsia"/>
        </w:rPr>
        <w:t>，发的每一篇文章</w:t>
      </w:r>
      <w:r w:rsidR="00CF050E">
        <w:rPr>
          <w:rFonts w:hint="eastAsia"/>
        </w:rPr>
        <w:t>。</w:t>
      </w:r>
      <w:r w:rsidR="00D264FC">
        <w:br/>
      </w:r>
    </w:p>
    <w:p w14:paraId="1CEA93B1" w14:textId="77777777" w:rsidR="008F436D" w:rsidRDefault="008F436D">
      <w:pPr>
        <w:pStyle w:val="ae"/>
      </w:pPr>
      <w:r>
        <w:rPr>
          <w:rFonts w:hint="eastAsia"/>
        </w:rPr>
        <w:t>再来一个字典，</w:t>
      </w:r>
      <w:r w:rsidR="00887427">
        <w:rPr>
          <w:rFonts w:hint="eastAsia"/>
        </w:rPr>
        <w:t>键是作者，值是该作者按年份发的每一篇文章</w:t>
      </w:r>
      <w:r w:rsidR="00107FFC">
        <w:rPr>
          <w:rFonts w:hint="eastAsia"/>
        </w:rPr>
        <w:t>(</w:t>
      </w:r>
      <w:r w:rsidR="00107FFC">
        <w:rPr>
          <w:rFonts w:hint="eastAsia"/>
        </w:rPr>
        <w:t>第一作者</w:t>
      </w:r>
      <w:r w:rsidR="00107FFC">
        <w:t>)</w:t>
      </w:r>
      <w:r w:rsidR="00887427">
        <w:rPr>
          <w:rFonts w:hint="eastAsia"/>
        </w:rPr>
        <w:t>。</w:t>
      </w:r>
    </w:p>
    <w:p w14:paraId="5A3E87D8" w14:textId="77777777" w:rsidR="0073316C" w:rsidRDefault="0073316C">
      <w:pPr>
        <w:pStyle w:val="ae"/>
      </w:pP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4" w:author="Xu Jiawei" w:date="2023-03-31T16:06:00Z" w:initials="XJ">
    <w:p w14:paraId="0E528271" w14:textId="007D3427" w:rsidR="007A2B26" w:rsidRDefault="007A2B26">
      <w:pPr>
        <w:pStyle w:val="ae"/>
      </w:pPr>
      <w:r>
        <w:rPr>
          <w:rStyle w:val="ad"/>
        </w:rPr>
        <w:annotationRef/>
      </w:r>
      <w:r>
        <w:rPr>
          <w:rFonts w:hint="eastAsia"/>
        </w:rPr>
        <w:t>研究一下</w:t>
      </w:r>
      <w:r>
        <w:rPr>
          <w:rFonts w:hint="eastAsia"/>
        </w:rPr>
        <w:t>m</w:t>
      </w:r>
      <w:r>
        <w:t>ag</w:t>
      </w:r>
      <w:r>
        <w:rPr>
          <w:rFonts w:hint="eastAsia"/>
        </w:rPr>
        <w:t>的</w:t>
      </w:r>
      <w:r>
        <w:rPr>
          <w:rFonts w:hint="eastAsia"/>
        </w:rPr>
        <w:t>f</w:t>
      </w:r>
      <w:r>
        <w:t>ield</w:t>
      </w:r>
      <w:r>
        <w:rPr>
          <w:rFonts w:hint="eastAsia"/>
        </w:rPr>
        <w:t>是怎么搞得</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0E5282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D18377" w16cex:dateUtc="2023-03-31T08: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0E528271" w16cid:durableId="27D183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495858" w14:textId="77777777" w:rsidR="006C63A3" w:rsidRDefault="006C63A3" w:rsidP="00FF1F60">
      <w:r>
        <w:separator/>
      </w:r>
    </w:p>
  </w:endnote>
  <w:endnote w:type="continuationSeparator" w:id="0">
    <w:p w14:paraId="1B6849A8" w14:textId="77777777" w:rsidR="006C63A3" w:rsidRDefault="006C63A3"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7AA290" w14:textId="77777777" w:rsidR="006C63A3" w:rsidRDefault="006C63A3" w:rsidP="00FF1F60">
      <w:r>
        <w:separator/>
      </w:r>
    </w:p>
  </w:footnote>
  <w:footnote w:type="continuationSeparator" w:id="0">
    <w:p w14:paraId="78CC28DB" w14:textId="77777777" w:rsidR="006C63A3" w:rsidRDefault="006C63A3"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9B3"/>
    <w:rsid w:val="00001A52"/>
    <w:rsid w:val="00001B8E"/>
    <w:rsid w:val="00003494"/>
    <w:rsid w:val="00004086"/>
    <w:rsid w:val="0000494A"/>
    <w:rsid w:val="000053B8"/>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4E05"/>
    <w:rsid w:val="000255CC"/>
    <w:rsid w:val="00025C58"/>
    <w:rsid w:val="00025DD2"/>
    <w:rsid w:val="000262AA"/>
    <w:rsid w:val="000265F9"/>
    <w:rsid w:val="00026810"/>
    <w:rsid w:val="000268FE"/>
    <w:rsid w:val="00026A44"/>
    <w:rsid w:val="00026D4D"/>
    <w:rsid w:val="0002728A"/>
    <w:rsid w:val="000273F2"/>
    <w:rsid w:val="0002765E"/>
    <w:rsid w:val="00027764"/>
    <w:rsid w:val="0002778E"/>
    <w:rsid w:val="000277B3"/>
    <w:rsid w:val="000300EC"/>
    <w:rsid w:val="0003013A"/>
    <w:rsid w:val="0003026F"/>
    <w:rsid w:val="00030316"/>
    <w:rsid w:val="0003036D"/>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4024C"/>
    <w:rsid w:val="000407C7"/>
    <w:rsid w:val="000408BD"/>
    <w:rsid w:val="00040BA0"/>
    <w:rsid w:val="00040C58"/>
    <w:rsid w:val="00040E94"/>
    <w:rsid w:val="00041296"/>
    <w:rsid w:val="000417CA"/>
    <w:rsid w:val="0004272C"/>
    <w:rsid w:val="00042825"/>
    <w:rsid w:val="00042899"/>
    <w:rsid w:val="000429A6"/>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1DB"/>
    <w:rsid w:val="000479E6"/>
    <w:rsid w:val="00050839"/>
    <w:rsid w:val="000509CF"/>
    <w:rsid w:val="00050EF3"/>
    <w:rsid w:val="000510B4"/>
    <w:rsid w:val="00051DFA"/>
    <w:rsid w:val="00052450"/>
    <w:rsid w:val="00052551"/>
    <w:rsid w:val="000525A2"/>
    <w:rsid w:val="000528A4"/>
    <w:rsid w:val="00053920"/>
    <w:rsid w:val="00054074"/>
    <w:rsid w:val="000545FD"/>
    <w:rsid w:val="0005478B"/>
    <w:rsid w:val="00055B0F"/>
    <w:rsid w:val="00055F80"/>
    <w:rsid w:val="0005607D"/>
    <w:rsid w:val="0005607E"/>
    <w:rsid w:val="00056ADF"/>
    <w:rsid w:val="00056EBC"/>
    <w:rsid w:val="000574B0"/>
    <w:rsid w:val="00057FA3"/>
    <w:rsid w:val="000601EC"/>
    <w:rsid w:val="0006036B"/>
    <w:rsid w:val="00060765"/>
    <w:rsid w:val="00061981"/>
    <w:rsid w:val="00062076"/>
    <w:rsid w:val="000620F0"/>
    <w:rsid w:val="000627E1"/>
    <w:rsid w:val="000628B4"/>
    <w:rsid w:val="000632F8"/>
    <w:rsid w:val="00063D00"/>
    <w:rsid w:val="00063F79"/>
    <w:rsid w:val="0006471E"/>
    <w:rsid w:val="0006576E"/>
    <w:rsid w:val="00065A67"/>
    <w:rsid w:val="000664F0"/>
    <w:rsid w:val="00066B2F"/>
    <w:rsid w:val="00066DC9"/>
    <w:rsid w:val="00066F75"/>
    <w:rsid w:val="0006712A"/>
    <w:rsid w:val="000671D9"/>
    <w:rsid w:val="000674B7"/>
    <w:rsid w:val="000678DC"/>
    <w:rsid w:val="00067AB5"/>
    <w:rsid w:val="000700E7"/>
    <w:rsid w:val="0007038D"/>
    <w:rsid w:val="0007065D"/>
    <w:rsid w:val="00071246"/>
    <w:rsid w:val="00071476"/>
    <w:rsid w:val="0007165A"/>
    <w:rsid w:val="0007208D"/>
    <w:rsid w:val="00072599"/>
    <w:rsid w:val="00072AB8"/>
    <w:rsid w:val="00072B36"/>
    <w:rsid w:val="000736E1"/>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2319"/>
    <w:rsid w:val="00082454"/>
    <w:rsid w:val="0008250B"/>
    <w:rsid w:val="00082B8F"/>
    <w:rsid w:val="00083042"/>
    <w:rsid w:val="000830C4"/>
    <w:rsid w:val="00083406"/>
    <w:rsid w:val="000837C3"/>
    <w:rsid w:val="00083DC4"/>
    <w:rsid w:val="00083F34"/>
    <w:rsid w:val="00084939"/>
    <w:rsid w:val="00084B5A"/>
    <w:rsid w:val="000850B0"/>
    <w:rsid w:val="000853F7"/>
    <w:rsid w:val="00085B98"/>
    <w:rsid w:val="000862F7"/>
    <w:rsid w:val="0008713A"/>
    <w:rsid w:val="0008715A"/>
    <w:rsid w:val="0008738E"/>
    <w:rsid w:val="000873FD"/>
    <w:rsid w:val="00087F0E"/>
    <w:rsid w:val="000910A3"/>
    <w:rsid w:val="000912C9"/>
    <w:rsid w:val="00091425"/>
    <w:rsid w:val="00091938"/>
    <w:rsid w:val="00091983"/>
    <w:rsid w:val="000919BE"/>
    <w:rsid w:val="000919D1"/>
    <w:rsid w:val="00092C81"/>
    <w:rsid w:val="00093132"/>
    <w:rsid w:val="0009347D"/>
    <w:rsid w:val="00093875"/>
    <w:rsid w:val="00093BD0"/>
    <w:rsid w:val="00093C97"/>
    <w:rsid w:val="00094731"/>
    <w:rsid w:val="00094D0A"/>
    <w:rsid w:val="0009597B"/>
    <w:rsid w:val="00095F3E"/>
    <w:rsid w:val="00096AD0"/>
    <w:rsid w:val="00096C2B"/>
    <w:rsid w:val="00097257"/>
    <w:rsid w:val="0009738E"/>
    <w:rsid w:val="000A0188"/>
    <w:rsid w:val="000A05D9"/>
    <w:rsid w:val="000A0786"/>
    <w:rsid w:val="000A166F"/>
    <w:rsid w:val="000A1F3D"/>
    <w:rsid w:val="000A2006"/>
    <w:rsid w:val="000A2B6C"/>
    <w:rsid w:val="000A2C7D"/>
    <w:rsid w:val="000A3103"/>
    <w:rsid w:val="000A3A2A"/>
    <w:rsid w:val="000A3AFE"/>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D94"/>
    <w:rsid w:val="000B5EC0"/>
    <w:rsid w:val="000B691A"/>
    <w:rsid w:val="000B6E4F"/>
    <w:rsid w:val="000B7798"/>
    <w:rsid w:val="000B78A4"/>
    <w:rsid w:val="000B7BFF"/>
    <w:rsid w:val="000B7CAD"/>
    <w:rsid w:val="000B7ED8"/>
    <w:rsid w:val="000C0949"/>
    <w:rsid w:val="000C0E87"/>
    <w:rsid w:val="000C1BC3"/>
    <w:rsid w:val="000C203F"/>
    <w:rsid w:val="000C2113"/>
    <w:rsid w:val="000C2822"/>
    <w:rsid w:val="000C2CF4"/>
    <w:rsid w:val="000C2D53"/>
    <w:rsid w:val="000C3653"/>
    <w:rsid w:val="000C39D9"/>
    <w:rsid w:val="000C4074"/>
    <w:rsid w:val="000C4397"/>
    <w:rsid w:val="000C448A"/>
    <w:rsid w:val="000C59C3"/>
    <w:rsid w:val="000C5E50"/>
    <w:rsid w:val="000C6EA9"/>
    <w:rsid w:val="000C7B5B"/>
    <w:rsid w:val="000C7D6D"/>
    <w:rsid w:val="000C7DB5"/>
    <w:rsid w:val="000D03C2"/>
    <w:rsid w:val="000D067A"/>
    <w:rsid w:val="000D0851"/>
    <w:rsid w:val="000D0859"/>
    <w:rsid w:val="000D0B98"/>
    <w:rsid w:val="000D155D"/>
    <w:rsid w:val="000D1D65"/>
    <w:rsid w:val="000D276B"/>
    <w:rsid w:val="000D2DE0"/>
    <w:rsid w:val="000D316C"/>
    <w:rsid w:val="000D35CA"/>
    <w:rsid w:val="000D3CA7"/>
    <w:rsid w:val="000D4258"/>
    <w:rsid w:val="000D4C6E"/>
    <w:rsid w:val="000D50F6"/>
    <w:rsid w:val="000D536A"/>
    <w:rsid w:val="000D621B"/>
    <w:rsid w:val="000D7167"/>
    <w:rsid w:val="000D716E"/>
    <w:rsid w:val="000D737D"/>
    <w:rsid w:val="000D78B6"/>
    <w:rsid w:val="000D7A1D"/>
    <w:rsid w:val="000D7E70"/>
    <w:rsid w:val="000E0160"/>
    <w:rsid w:val="000E068F"/>
    <w:rsid w:val="000E0EA8"/>
    <w:rsid w:val="000E0F4B"/>
    <w:rsid w:val="000E10D7"/>
    <w:rsid w:val="000E1356"/>
    <w:rsid w:val="000E196C"/>
    <w:rsid w:val="000E1AD3"/>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BA2"/>
    <w:rsid w:val="000E6B88"/>
    <w:rsid w:val="000E7229"/>
    <w:rsid w:val="000E75A5"/>
    <w:rsid w:val="000E75D8"/>
    <w:rsid w:val="000F03BA"/>
    <w:rsid w:val="000F0446"/>
    <w:rsid w:val="000F09A4"/>
    <w:rsid w:val="000F0EC7"/>
    <w:rsid w:val="000F1390"/>
    <w:rsid w:val="000F1C22"/>
    <w:rsid w:val="000F1E79"/>
    <w:rsid w:val="000F2516"/>
    <w:rsid w:val="000F259F"/>
    <w:rsid w:val="000F271E"/>
    <w:rsid w:val="000F2738"/>
    <w:rsid w:val="000F28B5"/>
    <w:rsid w:val="000F29FD"/>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C3C"/>
    <w:rsid w:val="000F742A"/>
    <w:rsid w:val="001002C2"/>
    <w:rsid w:val="00100445"/>
    <w:rsid w:val="00100B10"/>
    <w:rsid w:val="00100CDC"/>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DD1"/>
    <w:rsid w:val="00107092"/>
    <w:rsid w:val="00107455"/>
    <w:rsid w:val="00107AF6"/>
    <w:rsid w:val="00107D68"/>
    <w:rsid w:val="00107DC4"/>
    <w:rsid w:val="00107FFC"/>
    <w:rsid w:val="001100AF"/>
    <w:rsid w:val="00110C3A"/>
    <w:rsid w:val="00110C5A"/>
    <w:rsid w:val="00110E60"/>
    <w:rsid w:val="00110E9F"/>
    <w:rsid w:val="001112A5"/>
    <w:rsid w:val="00111534"/>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E84"/>
    <w:rsid w:val="001175CA"/>
    <w:rsid w:val="00117B3A"/>
    <w:rsid w:val="00117B47"/>
    <w:rsid w:val="001204E2"/>
    <w:rsid w:val="00120BD7"/>
    <w:rsid w:val="00120D5D"/>
    <w:rsid w:val="00120DD4"/>
    <w:rsid w:val="001214DB"/>
    <w:rsid w:val="001222C6"/>
    <w:rsid w:val="00123307"/>
    <w:rsid w:val="0012365D"/>
    <w:rsid w:val="001236C8"/>
    <w:rsid w:val="00123DDB"/>
    <w:rsid w:val="0012548A"/>
    <w:rsid w:val="00125584"/>
    <w:rsid w:val="0012662F"/>
    <w:rsid w:val="00127249"/>
    <w:rsid w:val="0012745D"/>
    <w:rsid w:val="00127689"/>
    <w:rsid w:val="001279C5"/>
    <w:rsid w:val="00127CBB"/>
    <w:rsid w:val="00127E7D"/>
    <w:rsid w:val="00130FE5"/>
    <w:rsid w:val="00131324"/>
    <w:rsid w:val="001326F9"/>
    <w:rsid w:val="0013275C"/>
    <w:rsid w:val="0013356A"/>
    <w:rsid w:val="0013398F"/>
    <w:rsid w:val="00133AD5"/>
    <w:rsid w:val="00133ADB"/>
    <w:rsid w:val="0013416E"/>
    <w:rsid w:val="0013430F"/>
    <w:rsid w:val="001343C5"/>
    <w:rsid w:val="00134462"/>
    <w:rsid w:val="00134691"/>
    <w:rsid w:val="001348B3"/>
    <w:rsid w:val="001358D7"/>
    <w:rsid w:val="00135A16"/>
    <w:rsid w:val="001362D1"/>
    <w:rsid w:val="001366E6"/>
    <w:rsid w:val="0013764E"/>
    <w:rsid w:val="00140180"/>
    <w:rsid w:val="001410B5"/>
    <w:rsid w:val="001411FB"/>
    <w:rsid w:val="0014138C"/>
    <w:rsid w:val="00141917"/>
    <w:rsid w:val="00141E2E"/>
    <w:rsid w:val="001426BE"/>
    <w:rsid w:val="00142B6F"/>
    <w:rsid w:val="00142F7B"/>
    <w:rsid w:val="00143FCA"/>
    <w:rsid w:val="00146094"/>
    <w:rsid w:val="001469A2"/>
    <w:rsid w:val="0014728C"/>
    <w:rsid w:val="00147400"/>
    <w:rsid w:val="001474CD"/>
    <w:rsid w:val="00147741"/>
    <w:rsid w:val="00147881"/>
    <w:rsid w:val="0015001C"/>
    <w:rsid w:val="00150273"/>
    <w:rsid w:val="001504AD"/>
    <w:rsid w:val="0015067A"/>
    <w:rsid w:val="00150932"/>
    <w:rsid w:val="00150D11"/>
    <w:rsid w:val="0015152D"/>
    <w:rsid w:val="00151634"/>
    <w:rsid w:val="001516B9"/>
    <w:rsid w:val="001527CF"/>
    <w:rsid w:val="001528EA"/>
    <w:rsid w:val="00152B83"/>
    <w:rsid w:val="001530CC"/>
    <w:rsid w:val="00154008"/>
    <w:rsid w:val="001541FC"/>
    <w:rsid w:val="0015442C"/>
    <w:rsid w:val="00154B45"/>
    <w:rsid w:val="00154B4F"/>
    <w:rsid w:val="00154D26"/>
    <w:rsid w:val="00154D48"/>
    <w:rsid w:val="001551FE"/>
    <w:rsid w:val="00155393"/>
    <w:rsid w:val="00155AED"/>
    <w:rsid w:val="001564A2"/>
    <w:rsid w:val="00156C84"/>
    <w:rsid w:val="00156E08"/>
    <w:rsid w:val="001571B8"/>
    <w:rsid w:val="00157A5E"/>
    <w:rsid w:val="00157A84"/>
    <w:rsid w:val="00157D9E"/>
    <w:rsid w:val="00160B92"/>
    <w:rsid w:val="001612F4"/>
    <w:rsid w:val="0016156E"/>
    <w:rsid w:val="00161632"/>
    <w:rsid w:val="001619BF"/>
    <w:rsid w:val="00162214"/>
    <w:rsid w:val="001624F3"/>
    <w:rsid w:val="00162B71"/>
    <w:rsid w:val="00162D29"/>
    <w:rsid w:val="001632BE"/>
    <w:rsid w:val="001633C7"/>
    <w:rsid w:val="00163502"/>
    <w:rsid w:val="00163E2A"/>
    <w:rsid w:val="0016402C"/>
    <w:rsid w:val="00164165"/>
    <w:rsid w:val="00164220"/>
    <w:rsid w:val="0016471D"/>
    <w:rsid w:val="00164820"/>
    <w:rsid w:val="0016485C"/>
    <w:rsid w:val="00164885"/>
    <w:rsid w:val="00165518"/>
    <w:rsid w:val="0016554B"/>
    <w:rsid w:val="00165F54"/>
    <w:rsid w:val="001661FA"/>
    <w:rsid w:val="00166214"/>
    <w:rsid w:val="001664B7"/>
    <w:rsid w:val="00166526"/>
    <w:rsid w:val="00166963"/>
    <w:rsid w:val="00166B75"/>
    <w:rsid w:val="00166FB6"/>
    <w:rsid w:val="001673E1"/>
    <w:rsid w:val="0016755E"/>
    <w:rsid w:val="00170350"/>
    <w:rsid w:val="0017058A"/>
    <w:rsid w:val="001716FD"/>
    <w:rsid w:val="00171AD5"/>
    <w:rsid w:val="00172166"/>
    <w:rsid w:val="001721E0"/>
    <w:rsid w:val="00172364"/>
    <w:rsid w:val="00172411"/>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93E"/>
    <w:rsid w:val="00182C7F"/>
    <w:rsid w:val="00182F34"/>
    <w:rsid w:val="001831EB"/>
    <w:rsid w:val="0018388E"/>
    <w:rsid w:val="00183A5A"/>
    <w:rsid w:val="00183E09"/>
    <w:rsid w:val="00183E0A"/>
    <w:rsid w:val="00184D1E"/>
    <w:rsid w:val="0018566C"/>
    <w:rsid w:val="00185C89"/>
    <w:rsid w:val="00185E44"/>
    <w:rsid w:val="00186058"/>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74A"/>
    <w:rsid w:val="00193F76"/>
    <w:rsid w:val="00194012"/>
    <w:rsid w:val="00194767"/>
    <w:rsid w:val="00194A6E"/>
    <w:rsid w:val="00195018"/>
    <w:rsid w:val="001954CB"/>
    <w:rsid w:val="001958DE"/>
    <w:rsid w:val="00195F42"/>
    <w:rsid w:val="001962F9"/>
    <w:rsid w:val="00196EEF"/>
    <w:rsid w:val="001A079A"/>
    <w:rsid w:val="001A07FF"/>
    <w:rsid w:val="001A1AB8"/>
    <w:rsid w:val="001A202A"/>
    <w:rsid w:val="001A2107"/>
    <w:rsid w:val="001A2BAA"/>
    <w:rsid w:val="001A39A0"/>
    <w:rsid w:val="001A3B63"/>
    <w:rsid w:val="001A3E22"/>
    <w:rsid w:val="001A41C9"/>
    <w:rsid w:val="001A429B"/>
    <w:rsid w:val="001A441C"/>
    <w:rsid w:val="001A4575"/>
    <w:rsid w:val="001A4912"/>
    <w:rsid w:val="001A4A80"/>
    <w:rsid w:val="001A4F5D"/>
    <w:rsid w:val="001A5157"/>
    <w:rsid w:val="001A56D5"/>
    <w:rsid w:val="001A611E"/>
    <w:rsid w:val="001A62E6"/>
    <w:rsid w:val="001A686F"/>
    <w:rsid w:val="001A7018"/>
    <w:rsid w:val="001A7055"/>
    <w:rsid w:val="001A71BF"/>
    <w:rsid w:val="001A7A35"/>
    <w:rsid w:val="001B03BD"/>
    <w:rsid w:val="001B04D7"/>
    <w:rsid w:val="001B0550"/>
    <w:rsid w:val="001B0589"/>
    <w:rsid w:val="001B0E6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6957"/>
    <w:rsid w:val="001B7DE9"/>
    <w:rsid w:val="001C0167"/>
    <w:rsid w:val="001C0467"/>
    <w:rsid w:val="001C10A1"/>
    <w:rsid w:val="001C1459"/>
    <w:rsid w:val="001C1766"/>
    <w:rsid w:val="001C17E9"/>
    <w:rsid w:val="001C1886"/>
    <w:rsid w:val="001C2069"/>
    <w:rsid w:val="001C29DB"/>
    <w:rsid w:val="001C2F15"/>
    <w:rsid w:val="001C3B6C"/>
    <w:rsid w:val="001C461B"/>
    <w:rsid w:val="001C67C8"/>
    <w:rsid w:val="001C6C03"/>
    <w:rsid w:val="001C6E87"/>
    <w:rsid w:val="001C6F2D"/>
    <w:rsid w:val="001C6F8E"/>
    <w:rsid w:val="001C74EA"/>
    <w:rsid w:val="001C7988"/>
    <w:rsid w:val="001C7E12"/>
    <w:rsid w:val="001D0848"/>
    <w:rsid w:val="001D0932"/>
    <w:rsid w:val="001D0BEA"/>
    <w:rsid w:val="001D0F43"/>
    <w:rsid w:val="001D1211"/>
    <w:rsid w:val="001D122B"/>
    <w:rsid w:val="001D13ED"/>
    <w:rsid w:val="001D2371"/>
    <w:rsid w:val="001D2416"/>
    <w:rsid w:val="001D2995"/>
    <w:rsid w:val="001D29D6"/>
    <w:rsid w:val="001D2D97"/>
    <w:rsid w:val="001D348D"/>
    <w:rsid w:val="001D3B96"/>
    <w:rsid w:val="001D3BDB"/>
    <w:rsid w:val="001D3C96"/>
    <w:rsid w:val="001D4638"/>
    <w:rsid w:val="001D4A19"/>
    <w:rsid w:val="001D4A91"/>
    <w:rsid w:val="001D58ED"/>
    <w:rsid w:val="001D6825"/>
    <w:rsid w:val="001D68D2"/>
    <w:rsid w:val="001D71AF"/>
    <w:rsid w:val="001D76F1"/>
    <w:rsid w:val="001D7A4A"/>
    <w:rsid w:val="001D7E7F"/>
    <w:rsid w:val="001E08B8"/>
    <w:rsid w:val="001E0F6D"/>
    <w:rsid w:val="001E12D3"/>
    <w:rsid w:val="001E25E7"/>
    <w:rsid w:val="001E2A7E"/>
    <w:rsid w:val="001E2AD0"/>
    <w:rsid w:val="001E2D78"/>
    <w:rsid w:val="001E2D9C"/>
    <w:rsid w:val="001E3995"/>
    <w:rsid w:val="001E3A7E"/>
    <w:rsid w:val="001E3BE7"/>
    <w:rsid w:val="001E3C72"/>
    <w:rsid w:val="001E3CA2"/>
    <w:rsid w:val="001E4829"/>
    <w:rsid w:val="001E4879"/>
    <w:rsid w:val="001E52FB"/>
    <w:rsid w:val="001E5ABE"/>
    <w:rsid w:val="001E5F13"/>
    <w:rsid w:val="001E6182"/>
    <w:rsid w:val="001E61C5"/>
    <w:rsid w:val="001E66EF"/>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5307"/>
    <w:rsid w:val="001F533A"/>
    <w:rsid w:val="001F54F3"/>
    <w:rsid w:val="001F552C"/>
    <w:rsid w:val="001F56CD"/>
    <w:rsid w:val="001F577F"/>
    <w:rsid w:val="001F6363"/>
    <w:rsid w:val="001F73F2"/>
    <w:rsid w:val="001F75DD"/>
    <w:rsid w:val="001F7B09"/>
    <w:rsid w:val="001F7E4F"/>
    <w:rsid w:val="00200675"/>
    <w:rsid w:val="002006A9"/>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5C4"/>
    <w:rsid w:val="00210879"/>
    <w:rsid w:val="00210D97"/>
    <w:rsid w:val="00210F3A"/>
    <w:rsid w:val="002114A5"/>
    <w:rsid w:val="0021199B"/>
    <w:rsid w:val="00211D0C"/>
    <w:rsid w:val="00211F41"/>
    <w:rsid w:val="002124C1"/>
    <w:rsid w:val="0021253D"/>
    <w:rsid w:val="0021282A"/>
    <w:rsid w:val="0021292E"/>
    <w:rsid w:val="00213013"/>
    <w:rsid w:val="00213116"/>
    <w:rsid w:val="00213496"/>
    <w:rsid w:val="002135B9"/>
    <w:rsid w:val="00213DB6"/>
    <w:rsid w:val="002141E9"/>
    <w:rsid w:val="00214775"/>
    <w:rsid w:val="002151AA"/>
    <w:rsid w:val="00215357"/>
    <w:rsid w:val="00215C44"/>
    <w:rsid w:val="00215F94"/>
    <w:rsid w:val="0021652F"/>
    <w:rsid w:val="002165E1"/>
    <w:rsid w:val="002165FA"/>
    <w:rsid w:val="00216F25"/>
    <w:rsid w:val="00217275"/>
    <w:rsid w:val="0021775F"/>
    <w:rsid w:val="00217C1C"/>
    <w:rsid w:val="00217C79"/>
    <w:rsid w:val="00217D29"/>
    <w:rsid w:val="00217DA9"/>
    <w:rsid w:val="00217E53"/>
    <w:rsid w:val="002216FB"/>
    <w:rsid w:val="002219CE"/>
    <w:rsid w:val="00221B2A"/>
    <w:rsid w:val="00221BE2"/>
    <w:rsid w:val="002224F8"/>
    <w:rsid w:val="00222750"/>
    <w:rsid w:val="002228DE"/>
    <w:rsid w:val="00222A8A"/>
    <w:rsid w:val="002238EF"/>
    <w:rsid w:val="00223A95"/>
    <w:rsid w:val="002244C0"/>
    <w:rsid w:val="00225432"/>
    <w:rsid w:val="002262CF"/>
    <w:rsid w:val="00226411"/>
    <w:rsid w:val="00226C29"/>
    <w:rsid w:val="002271FD"/>
    <w:rsid w:val="00227273"/>
    <w:rsid w:val="0022729C"/>
    <w:rsid w:val="00230039"/>
    <w:rsid w:val="00230518"/>
    <w:rsid w:val="00230C5D"/>
    <w:rsid w:val="00230CD1"/>
    <w:rsid w:val="002313D0"/>
    <w:rsid w:val="002315ED"/>
    <w:rsid w:val="002319B8"/>
    <w:rsid w:val="00231E38"/>
    <w:rsid w:val="00231EFD"/>
    <w:rsid w:val="00231F37"/>
    <w:rsid w:val="00231F3E"/>
    <w:rsid w:val="00231F87"/>
    <w:rsid w:val="00232780"/>
    <w:rsid w:val="0023323F"/>
    <w:rsid w:val="00233341"/>
    <w:rsid w:val="002339CA"/>
    <w:rsid w:val="00233D8D"/>
    <w:rsid w:val="00234547"/>
    <w:rsid w:val="0023462B"/>
    <w:rsid w:val="002346AF"/>
    <w:rsid w:val="00234862"/>
    <w:rsid w:val="00234CAF"/>
    <w:rsid w:val="00235216"/>
    <w:rsid w:val="002354C7"/>
    <w:rsid w:val="002355E6"/>
    <w:rsid w:val="00235615"/>
    <w:rsid w:val="00235B6D"/>
    <w:rsid w:val="00236815"/>
    <w:rsid w:val="00236832"/>
    <w:rsid w:val="00236CDC"/>
    <w:rsid w:val="00236DF7"/>
    <w:rsid w:val="00236FB9"/>
    <w:rsid w:val="002370FE"/>
    <w:rsid w:val="002373F9"/>
    <w:rsid w:val="00237BA0"/>
    <w:rsid w:val="00237BB9"/>
    <w:rsid w:val="002402C0"/>
    <w:rsid w:val="002406CB"/>
    <w:rsid w:val="00240AD9"/>
    <w:rsid w:val="00241135"/>
    <w:rsid w:val="00241AB1"/>
    <w:rsid w:val="00241C99"/>
    <w:rsid w:val="00242418"/>
    <w:rsid w:val="002425A8"/>
    <w:rsid w:val="0024289F"/>
    <w:rsid w:val="00243FE1"/>
    <w:rsid w:val="002449F8"/>
    <w:rsid w:val="00245483"/>
    <w:rsid w:val="0024639A"/>
    <w:rsid w:val="00246595"/>
    <w:rsid w:val="00246C0D"/>
    <w:rsid w:val="00247235"/>
    <w:rsid w:val="00247BAA"/>
    <w:rsid w:val="00247CB5"/>
    <w:rsid w:val="00247FD0"/>
    <w:rsid w:val="002503F2"/>
    <w:rsid w:val="00250FF7"/>
    <w:rsid w:val="002512F7"/>
    <w:rsid w:val="00251871"/>
    <w:rsid w:val="00252140"/>
    <w:rsid w:val="002522F5"/>
    <w:rsid w:val="0025258B"/>
    <w:rsid w:val="00252ECC"/>
    <w:rsid w:val="0025373E"/>
    <w:rsid w:val="00253954"/>
    <w:rsid w:val="00254536"/>
    <w:rsid w:val="00254E1D"/>
    <w:rsid w:val="0025622F"/>
    <w:rsid w:val="00256399"/>
    <w:rsid w:val="00257A8D"/>
    <w:rsid w:val="00257C61"/>
    <w:rsid w:val="00257E08"/>
    <w:rsid w:val="00257E4F"/>
    <w:rsid w:val="00260F8F"/>
    <w:rsid w:val="002610A3"/>
    <w:rsid w:val="002616C4"/>
    <w:rsid w:val="00261A5B"/>
    <w:rsid w:val="00262149"/>
    <w:rsid w:val="00262830"/>
    <w:rsid w:val="00262A0B"/>
    <w:rsid w:val="00262FC4"/>
    <w:rsid w:val="00263C1B"/>
    <w:rsid w:val="00263C6D"/>
    <w:rsid w:val="00264130"/>
    <w:rsid w:val="0026482F"/>
    <w:rsid w:val="0026505B"/>
    <w:rsid w:val="0026518C"/>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E33"/>
    <w:rsid w:val="00274213"/>
    <w:rsid w:val="002742A9"/>
    <w:rsid w:val="00274A95"/>
    <w:rsid w:val="00274AC6"/>
    <w:rsid w:val="00274E59"/>
    <w:rsid w:val="00274FBA"/>
    <w:rsid w:val="0027510B"/>
    <w:rsid w:val="00275545"/>
    <w:rsid w:val="002758C2"/>
    <w:rsid w:val="00276856"/>
    <w:rsid w:val="00276CF0"/>
    <w:rsid w:val="00276D14"/>
    <w:rsid w:val="00277249"/>
    <w:rsid w:val="00277FAF"/>
    <w:rsid w:val="00277FF1"/>
    <w:rsid w:val="0028012E"/>
    <w:rsid w:val="0028069D"/>
    <w:rsid w:val="002807F7"/>
    <w:rsid w:val="0028095B"/>
    <w:rsid w:val="002812BA"/>
    <w:rsid w:val="00281308"/>
    <w:rsid w:val="0028195D"/>
    <w:rsid w:val="0028200B"/>
    <w:rsid w:val="002826E6"/>
    <w:rsid w:val="00282EB4"/>
    <w:rsid w:val="00282EFB"/>
    <w:rsid w:val="0028378F"/>
    <w:rsid w:val="00283FE8"/>
    <w:rsid w:val="002840DA"/>
    <w:rsid w:val="002847BF"/>
    <w:rsid w:val="00284AE3"/>
    <w:rsid w:val="00284D52"/>
    <w:rsid w:val="00284ECD"/>
    <w:rsid w:val="00285677"/>
    <w:rsid w:val="002859BB"/>
    <w:rsid w:val="00285E8B"/>
    <w:rsid w:val="00285FDB"/>
    <w:rsid w:val="002864AA"/>
    <w:rsid w:val="00286538"/>
    <w:rsid w:val="00286582"/>
    <w:rsid w:val="002901CC"/>
    <w:rsid w:val="002903D0"/>
    <w:rsid w:val="002903E4"/>
    <w:rsid w:val="002907E8"/>
    <w:rsid w:val="00290872"/>
    <w:rsid w:val="00290A61"/>
    <w:rsid w:val="00291584"/>
    <w:rsid w:val="0029161F"/>
    <w:rsid w:val="002918FD"/>
    <w:rsid w:val="00292207"/>
    <w:rsid w:val="002923B1"/>
    <w:rsid w:val="002926E6"/>
    <w:rsid w:val="00292813"/>
    <w:rsid w:val="00292BA4"/>
    <w:rsid w:val="00292E99"/>
    <w:rsid w:val="002930A9"/>
    <w:rsid w:val="00293856"/>
    <w:rsid w:val="00293CF5"/>
    <w:rsid w:val="0029425B"/>
    <w:rsid w:val="002948C2"/>
    <w:rsid w:val="002949C7"/>
    <w:rsid w:val="00294CBF"/>
    <w:rsid w:val="00294EA3"/>
    <w:rsid w:val="00294F9C"/>
    <w:rsid w:val="00295CF5"/>
    <w:rsid w:val="00295D49"/>
    <w:rsid w:val="00296C9C"/>
    <w:rsid w:val="00297527"/>
    <w:rsid w:val="00297E1E"/>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40F4"/>
    <w:rsid w:val="002A42A6"/>
    <w:rsid w:val="002A4302"/>
    <w:rsid w:val="002A46DE"/>
    <w:rsid w:val="002A4772"/>
    <w:rsid w:val="002A4C4C"/>
    <w:rsid w:val="002A4C53"/>
    <w:rsid w:val="002A4D14"/>
    <w:rsid w:val="002A4FC5"/>
    <w:rsid w:val="002A5167"/>
    <w:rsid w:val="002A5306"/>
    <w:rsid w:val="002A5B49"/>
    <w:rsid w:val="002A6458"/>
    <w:rsid w:val="002A7CE6"/>
    <w:rsid w:val="002B0165"/>
    <w:rsid w:val="002B0FCB"/>
    <w:rsid w:val="002B167E"/>
    <w:rsid w:val="002B18F5"/>
    <w:rsid w:val="002B1B5F"/>
    <w:rsid w:val="002B1D55"/>
    <w:rsid w:val="002B2121"/>
    <w:rsid w:val="002B2C07"/>
    <w:rsid w:val="002B324A"/>
    <w:rsid w:val="002B3BF4"/>
    <w:rsid w:val="002B4498"/>
    <w:rsid w:val="002B4951"/>
    <w:rsid w:val="002B518E"/>
    <w:rsid w:val="002B5955"/>
    <w:rsid w:val="002B5DD4"/>
    <w:rsid w:val="002B6807"/>
    <w:rsid w:val="002B6C01"/>
    <w:rsid w:val="002B7286"/>
    <w:rsid w:val="002C0380"/>
    <w:rsid w:val="002C0F64"/>
    <w:rsid w:val="002C163D"/>
    <w:rsid w:val="002C1FEB"/>
    <w:rsid w:val="002C2057"/>
    <w:rsid w:val="002C214A"/>
    <w:rsid w:val="002C2647"/>
    <w:rsid w:val="002C271B"/>
    <w:rsid w:val="002C2B9E"/>
    <w:rsid w:val="002C2E3B"/>
    <w:rsid w:val="002C3DD3"/>
    <w:rsid w:val="002C3E46"/>
    <w:rsid w:val="002C3F69"/>
    <w:rsid w:val="002C42E1"/>
    <w:rsid w:val="002C444D"/>
    <w:rsid w:val="002C485D"/>
    <w:rsid w:val="002C4DDB"/>
    <w:rsid w:val="002C5749"/>
    <w:rsid w:val="002C5A5A"/>
    <w:rsid w:val="002C5C0A"/>
    <w:rsid w:val="002C5F96"/>
    <w:rsid w:val="002C6F1F"/>
    <w:rsid w:val="002C75D1"/>
    <w:rsid w:val="002C7737"/>
    <w:rsid w:val="002C7E41"/>
    <w:rsid w:val="002D03C7"/>
    <w:rsid w:val="002D03FF"/>
    <w:rsid w:val="002D103E"/>
    <w:rsid w:val="002D12DB"/>
    <w:rsid w:val="002D157E"/>
    <w:rsid w:val="002D15A8"/>
    <w:rsid w:val="002D2750"/>
    <w:rsid w:val="002D32D8"/>
    <w:rsid w:val="002D3AFC"/>
    <w:rsid w:val="002D3F97"/>
    <w:rsid w:val="002D4305"/>
    <w:rsid w:val="002D4B0E"/>
    <w:rsid w:val="002D4BE6"/>
    <w:rsid w:val="002D5409"/>
    <w:rsid w:val="002D5948"/>
    <w:rsid w:val="002D597E"/>
    <w:rsid w:val="002D5F29"/>
    <w:rsid w:val="002D6CDB"/>
    <w:rsid w:val="002D7471"/>
    <w:rsid w:val="002D7703"/>
    <w:rsid w:val="002E0113"/>
    <w:rsid w:val="002E0B45"/>
    <w:rsid w:val="002E0F85"/>
    <w:rsid w:val="002E222F"/>
    <w:rsid w:val="002E229D"/>
    <w:rsid w:val="002E28C1"/>
    <w:rsid w:val="002E2A36"/>
    <w:rsid w:val="002E31B1"/>
    <w:rsid w:val="002E3489"/>
    <w:rsid w:val="002E3C8F"/>
    <w:rsid w:val="002E4074"/>
    <w:rsid w:val="002E5033"/>
    <w:rsid w:val="002E5248"/>
    <w:rsid w:val="002E552F"/>
    <w:rsid w:val="002E61FC"/>
    <w:rsid w:val="002E678D"/>
    <w:rsid w:val="002E6A4F"/>
    <w:rsid w:val="002E6F6C"/>
    <w:rsid w:val="002E6FC5"/>
    <w:rsid w:val="002E767A"/>
    <w:rsid w:val="002E7697"/>
    <w:rsid w:val="002E76AC"/>
    <w:rsid w:val="002F0090"/>
    <w:rsid w:val="002F05DD"/>
    <w:rsid w:val="002F0AA1"/>
    <w:rsid w:val="002F0F52"/>
    <w:rsid w:val="002F122E"/>
    <w:rsid w:val="002F14DF"/>
    <w:rsid w:val="002F1957"/>
    <w:rsid w:val="002F1E66"/>
    <w:rsid w:val="002F21A0"/>
    <w:rsid w:val="002F2384"/>
    <w:rsid w:val="002F25B8"/>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702"/>
    <w:rsid w:val="002F68ED"/>
    <w:rsid w:val="002F6F4E"/>
    <w:rsid w:val="002F6FA1"/>
    <w:rsid w:val="002F7A3E"/>
    <w:rsid w:val="002F7CF3"/>
    <w:rsid w:val="003004CD"/>
    <w:rsid w:val="003018B3"/>
    <w:rsid w:val="00301DC1"/>
    <w:rsid w:val="00301E61"/>
    <w:rsid w:val="0030212B"/>
    <w:rsid w:val="00302C74"/>
    <w:rsid w:val="00302F9E"/>
    <w:rsid w:val="00303172"/>
    <w:rsid w:val="003031DC"/>
    <w:rsid w:val="003039C9"/>
    <w:rsid w:val="003039D6"/>
    <w:rsid w:val="003040E2"/>
    <w:rsid w:val="00304506"/>
    <w:rsid w:val="00304598"/>
    <w:rsid w:val="003055E0"/>
    <w:rsid w:val="00305935"/>
    <w:rsid w:val="00305F8D"/>
    <w:rsid w:val="003060FC"/>
    <w:rsid w:val="00306C67"/>
    <w:rsid w:val="00307906"/>
    <w:rsid w:val="0030792D"/>
    <w:rsid w:val="003103E0"/>
    <w:rsid w:val="003105AE"/>
    <w:rsid w:val="00310821"/>
    <w:rsid w:val="003111A5"/>
    <w:rsid w:val="00311256"/>
    <w:rsid w:val="003117E2"/>
    <w:rsid w:val="00311B22"/>
    <w:rsid w:val="00312399"/>
    <w:rsid w:val="0031257F"/>
    <w:rsid w:val="0031367D"/>
    <w:rsid w:val="003137B3"/>
    <w:rsid w:val="003138A5"/>
    <w:rsid w:val="003145B3"/>
    <w:rsid w:val="00314889"/>
    <w:rsid w:val="00314DB0"/>
    <w:rsid w:val="00315511"/>
    <w:rsid w:val="00315800"/>
    <w:rsid w:val="00315BF6"/>
    <w:rsid w:val="00315D2A"/>
    <w:rsid w:val="00315DD3"/>
    <w:rsid w:val="0031685C"/>
    <w:rsid w:val="003168EA"/>
    <w:rsid w:val="00320134"/>
    <w:rsid w:val="003205CD"/>
    <w:rsid w:val="00321AC0"/>
    <w:rsid w:val="00321BBE"/>
    <w:rsid w:val="00321DDE"/>
    <w:rsid w:val="003221B7"/>
    <w:rsid w:val="003221DB"/>
    <w:rsid w:val="0032257E"/>
    <w:rsid w:val="0032259D"/>
    <w:rsid w:val="003241C4"/>
    <w:rsid w:val="003243D4"/>
    <w:rsid w:val="0032462B"/>
    <w:rsid w:val="00324B1D"/>
    <w:rsid w:val="00324C82"/>
    <w:rsid w:val="00325033"/>
    <w:rsid w:val="00325347"/>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4C2D"/>
    <w:rsid w:val="003351B5"/>
    <w:rsid w:val="00335223"/>
    <w:rsid w:val="0033528D"/>
    <w:rsid w:val="003358C7"/>
    <w:rsid w:val="00335CAB"/>
    <w:rsid w:val="00335CFB"/>
    <w:rsid w:val="00335E33"/>
    <w:rsid w:val="00336431"/>
    <w:rsid w:val="00336855"/>
    <w:rsid w:val="00336B6B"/>
    <w:rsid w:val="00336C8A"/>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681E"/>
    <w:rsid w:val="00347410"/>
    <w:rsid w:val="00347B6A"/>
    <w:rsid w:val="00347E3B"/>
    <w:rsid w:val="00350D77"/>
    <w:rsid w:val="00351517"/>
    <w:rsid w:val="00351A9D"/>
    <w:rsid w:val="00351C51"/>
    <w:rsid w:val="00352AD9"/>
    <w:rsid w:val="00352E0A"/>
    <w:rsid w:val="00352ECA"/>
    <w:rsid w:val="00353216"/>
    <w:rsid w:val="0035368D"/>
    <w:rsid w:val="003539E5"/>
    <w:rsid w:val="00354059"/>
    <w:rsid w:val="003547B1"/>
    <w:rsid w:val="00354B48"/>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D0C"/>
    <w:rsid w:val="003649DC"/>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534"/>
    <w:rsid w:val="0037356D"/>
    <w:rsid w:val="003737BA"/>
    <w:rsid w:val="00374ADF"/>
    <w:rsid w:val="00374B50"/>
    <w:rsid w:val="00374B78"/>
    <w:rsid w:val="00374FC0"/>
    <w:rsid w:val="003751C8"/>
    <w:rsid w:val="0037533A"/>
    <w:rsid w:val="003755AB"/>
    <w:rsid w:val="003757C8"/>
    <w:rsid w:val="0037589D"/>
    <w:rsid w:val="00375E76"/>
    <w:rsid w:val="003760AD"/>
    <w:rsid w:val="00376834"/>
    <w:rsid w:val="00376FB7"/>
    <w:rsid w:val="00377E4B"/>
    <w:rsid w:val="00380201"/>
    <w:rsid w:val="003808FA"/>
    <w:rsid w:val="0038114E"/>
    <w:rsid w:val="003812F2"/>
    <w:rsid w:val="003814EB"/>
    <w:rsid w:val="00382585"/>
    <w:rsid w:val="00383970"/>
    <w:rsid w:val="00383E88"/>
    <w:rsid w:val="003842DD"/>
    <w:rsid w:val="0038449E"/>
    <w:rsid w:val="003852A3"/>
    <w:rsid w:val="00385A6C"/>
    <w:rsid w:val="00385FEA"/>
    <w:rsid w:val="0038616A"/>
    <w:rsid w:val="00386639"/>
    <w:rsid w:val="00386C0B"/>
    <w:rsid w:val="00386FE0"/>
    <w:rsid w:val="003879A5"/>
    <w:rsid w:val="00387A80"/>
    <w:rsid w:val="00390BC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980"/>
    <w:rsid w:val="003A21AB"/>
    <w:rsid w:val="003A2A3B"/>
    <w:rsid w:val="003A2E17"/>
    <w:rsid w:val="003A3843"/>
    <w:rsid w:val="003A3AA3"/>
    <w:rsid w:val="003A3ED9"/>
    <w:rsid w:val="003A4293"/>
    <w:rsid w:val="003A43A8"/>
    <w:rsid w:val="003A45ED"/>
    <w:rsid w:val="003A48EC"/>
    <w:rsid w:val="003A4C7D"/>
    <w:rsid w:val="003A626A"/>
    <w:rsid w:val="003A62E7"/>
    <w:rsid w:val="003A6481"/>
    <w:rsid w:val="003A6864"/>
    <w:rsid w:val="003A73A7"/>
    <w:rsid w:val="003A75DB"/>
    <w:rsid w:val="003A7FF6"/>
    <w:rsid w:val="003B029C"/>
    <w:rsid w:val="003B030C"/>
    <w:rsid w:val="003B07BD"/>
    <w:rsid w:val="003B0C33"/>
    <w:rsid w:val="003B0CA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FC0"/>
    <w:rsid w:val="003C07FF"/>
    <w:rsid w:val="003C0BDA"/>
    <w:rsid w:val="003C0D05"/>
    <w:rsid w:val="003C1D9E"/>
    <w:rsid w:val="003C2095"/>
    <w:rsid w:val="003C284B"/>
    <w:rsid w:val="003C2979"/>
    <w:rsid w:val="003C2C26"/>
    <w:rsid w:val="003C3A1C"/>
    <w:rsid w:val="003C4462"/>
    <w:rsid w:val="003C4CCE"/>
    <w:rsid w:val="003C56DD"/>
    <w:rsid w:val="003C588D"/>
    <w:rsid w:val="003C5AAF"/>
    <w:rsid w:val="003C5FD5"/>
    <w:rsid w:val="003C6746"/>
    <w:rsid w:val="003C6B87"/>
    <w:rsid w:val="003C711B"/>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636E"/>
    <w:rsid w:val="003D6763"/>
    <w:rsid w:val="003D6C77"/>
    <w:rsid w:val="003D6CE3"/>
    <w:rsid w:val="003D6F6D"/>
    <w:rsid w:val="003D6F70"/>
    <w:rsid w:val="003D78D0"/>
    <w:rsid w:val="003D78E3"/>
    <w:rsid w:val="003E020B"/>
    <w:rsid w:val="003E0814"/>
    <w:rsid w:val="003E0B97"/>
    <w:rsid w:val="003E1418"/>
    <w:rsid w:val="003E1787"/>
    <w:rsid w:val="003E1B97"/>
    <w:rsid w:val="003E291F"/>
    <w:rsid w:val="003E2CAA"/>
    <w:rsid w:val="003E3019"/>
    <w:rsid w:val="003E37E9"/>
    <w:rsid w:val="003E3979"/>
    <w:rsid w:val="003E3D16"/>
    <w:rsid w:val="003E4793"/>
    <w:rsid w:val="003E4827"/>
    <w:rsid w:val="003E4DDA"/>
    <w:rsid w:val="003E507C"/>
    <w:rsid w:val="003E52D6"/>
    <w:rsid w:val="003E656F"/>
    <w:rsid w:val="003E78EF"/>
    <w:rsid w:val="003E78F7"/>
    <w:rsid w:val="003E79F6"/>
    <w:rsid w:val="003F05B1"/>
    <w:rsid w:val="003F062F"/>
    <w:rsid w:val="003F078D"/>
    <w:rsid w:val="003F0A22"/>
    <w:rsid w:val="003F0AF1"/>
    <w:rsid w:val="003F0E64"/>
    <w:rsid w:val="003F1775"/>
    <w:rsid w:val="003F17D0"/>
    <w:rsid w:val="003F2F7A"/>
    <w:rsid w:val="003F48D2"/>
    <w:rsid w:val="003F4E6D"/>
    <w:rsid w:val="003F530D"/>
    <w:rsid w:val="003F532A"/>
    <w:rsid w:val="003F534A"/>
    <w:rsid w:val="003F568B"/>
    <w:rsid w:val="003F70F3"/>
    <w:rsid w:val="003F7183"/>
    <w:rsid w:val="003F7361"/>
    <w:rsid w:val="003F74DC"/>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3817"/>
    <w:rsid w:val="00413BA6"/>
    <w:rsid w:val="0041414E"/>
    <w:rsid w:val="004144B8"/>
    <w:rsid w:val="00415B74"/>
    <w:rsid w:val="00416358"/>
    <w:rsid w:val="00416A10"/>
    <w:rsid w:val="00416CA1"/>
    <w:rsid w:val="00417540"/>
    <w:rsid w:val="00417768"/>
    <w:rsid w:val="00417C5F"/>
    <w:rsid w:val="004200A4"/>
    <w:rsid w:val="00420466"/>
    <w:rsid w:val="00420531"/>
    <w:rsid w:val="004205C7"/>
    <w:rsid w:val="00420BDF"/>
    <w:rsid w:val="00420D7D"/>
    <w:rsid w:val="004213A7"/>
    <w:rsid w:val="00421772"/>
    <w:rsid w:val="00422062"/>
    <w:rsid w:val="004221E5"/>
    <w:rsid w:val="00422323"/>
    <w:rsid w:val="004226EA"/>
    <w:rsid w:val="00422714"/>
    <w:rsid w:val="00422DFD"/>
    <w:rsid w:val="004237F6"/>
    <w:rsid w:val="00423B76"/>
    <w:rsid w:val="00423E8D"/>
    <w:rsid w:val="004242BA"/>
    <w:rsid w:val="00424395"/>
    <w:rsid w:val="00424B95"/>
    <w:rsid w:val="00424C12"/>
    <w:rsid w:val="00425032"/>
    <w:rsid w:val="00425100"/>
    <w:rsid w:val="004251F3"/>
    <w:rsid w:val="00425435"/>
    <w:rsid w:val="00425986"/>
    <w:rsid w:val="00425C4A"/>
    <w:rsid w:val="00425E20"/>
    <w:rsid w:val="004261DE"/>
    <w:rsid w:val="00426261"/>
    <w:rsid w:val="00426D51"/>
    <w:rsid w:val="00427480"/>
    <w:rsid w:val="00427869"/>
    <w:rsid w:val="00430D38"/>
    <w:rsid w:val="00431029"/>
    <w:rsid w:val="00431103"/>
    <w:rsid w:val="00431DB8"/>
    <w:rsid w:val="004321E1"/>
    <w:rsid w:val="0043225C"/>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750B"/>
    <w:rsid w:val="00437F26"/>
    <w:rsid w:val="004404A5"/>
    <w:rsid w:val="00440BBB"/>
    <w:rsid w:val="004413DB"/>
    <w:rsid w:val="0044204C"/>
    <w:rsid w:val="0044234F"/>
    <w:rsid w:val="00442749"/>
    <w:rsid w:val="00442A6A"/>
    <w:rsid w:val="0044390A"/>
    <w:rsid w:val="0044395C"/>
    <w:rsid w:val="00443EBC"/>
    <w:rsid w:val="00444490"/>
    <w:rsid w:val="00444696"/>
    <w:rsid w:val="004449D5"/>
    <w:rsid w:val="00445473"/>
    <w:rsid w:val="004454EF"/>
    <w:rsid w:val="00445699"/>
    <w:rsid w:val="00445E45"/>
    <w:rsid w:val="00445EC5"/>
    <w:rsid w:val="0044636F"/>
    <w:rsid w:val="00446DBF"/>
    <w:rsid w:val="0044729E"/>
    <w:rsid w:val="00447FBF"/>
    <w:rsid w:val="00450001"/>
    <w:rsid w:val="004503FD"/>
    <w:rsid w:val="00450881"/>
    <w:rsid w:val="00450A30"/>
    <w:rsid w:val="00450CAA"/>
    <w:rsid w:val="00450D3E"/>
    <w:rsid w:val="00451A96"/>
    <w:rsid w:val="00452140"/>
    <w:rsid w:val="004526F8"/>
    <w:rsid w:val="00452A66"/>
    <w:rsid w:val="00452E64"/>
    <w:rsid w:val="00453BDE"/>
    <w:rsid w:val="0045458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B70"/>
    <w:rsid w:val="00465B87"/>
    <w:rsid w:val="00465EDE"/>
    <w:rsid w:val="004662EE"/>
    <w:rsid w:val="0046632D"/>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215A"/>
    <w:rsid w:val="004735A9"/>
    <w:rsid w:val="00473B21"/>
    <w:rsid w:val="00473EE7"/>
    <w:rsid w:val="0047493A"/>
    <w:rsid w:val="004757D5"/>
    <w:rsid w:val="004757DC"/>
    <w:rsid w:val="00475AEA"/>
    <w:rsid w:val="00475C94"/>
    <w:rsid w:val="004762EB"/>
    <w:rsid w:val="004768BE"/>
    <w:rsid w:val="00476974"/>
    <w:rsid w:val="00476A42"/>
    <w:rsid w:val="00476B05"/>
    <w:rsid w:val="00476C11"/>
    <w:rsid w:val="004773C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316"/>
    <w:rsid w:val="0048754A"/>
    <w:rsid w:val="00487A06"/>
    <w:rsid w:val="0049024D"/>
    <w:rsid w:val="00491196"/>
    <w:rsid w:val="00491440"/>
    <w:rsid w:val="004921BB"/>
    <w:rsid w:val="00492EED"/>
    <w:rsid w:val="0049397C"/>
    <w:rsid w:val="00493DA1"/>
    <w:rsid w:val="00494121"/>
    <w:rsid w:val="004941DD"/>
    <w:rsid w:val="00494763"/>
    <w:rsid w:val="00494ABC"/>
    <w:rsid w:val="00494E04"/>
    <w:rsid w:val="004954F4"/>
    <w:rsid w:val="004956A8"/>
    <w:rsid w:val="00495DA9"/>
    <w:rsid w:val="0049650F"/>
    <w:rsid w:val="004965A7"/>
    <w:rsid w:val="004967F5"/>
    <w:rsid w:val="00496930"/>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A2D"/>
    <w:rsid w:val="004A2E0D"/>
    <w:rsid w:val="004A2E8F"/>
    <w:rsid w:val="004A345C"/>
    <w:rsid w:val="004A34D8"/>
    <w:rsid w:val="004A364F"/>
    <w:rsid w:val="004A3B70"/>
    <w:rsid w:val="004A3CF3"/>
    <w:rsid w:val="004A4291"/>
    <w:rsid w:val="004A4B1E"/>
    <w:rsid w:val="004A4DE3"/>
    <w:rsid w:val="004A5022"/>
    <w:rsid w:val="004A537D"/>
    <w:rsid w:val="004A56E8"/>
    <w:rsid w:val="004A5754"/>
    <w:rsid w:val="004A58D2"/>
    <w:rsid w:val="004A65F8"/>
    <w:rsid w:val="004A6B9C"/>
    <w:rsid w:val="004A73D0"/>
    <w:rsid w:val="004A7FAE"/>
    <w:rsid w:val="004B0861"/>
    <w:rsid w:val="004B0D84"/>
    <w:rsid w:val="004B108F"/>
    <w:rsid w:val="004B1ECE"/>
    <w:rsid w:val="004B2867"/>
    <w:rsid w:val="004B4225"/>
    <w:rsid w:val="004B4428"/>
    <w:rsid w:val="004B4489"/>
    <w:rsid w:val="004B4577"/>
    <w:rsid w:val="004B46C6"/>
    <w:rsid w:val="004B4F7C"/>
    <w:rsid w:val="004B628D"/>
    <w:rsid w:val="004B67F0"/>
    <w:rsid w:val="004B6B4C"/>
    <w:rsid w:val="004B6B81"/>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6A7"/>
    <w:rsid w:val="004C289A"/>
    <w:rsid w:val="004C2A67"/>
    <w:rsid w:val="004C2B8C"/>
    <w:rsid w:val="004C2F6F"/>
    <w:rsid w:val="004C3145"/>
    <w:rsid w:val="004C33F0"/>
    <w:rsid w:val="004C365D"/>
    <w:rsid w:val="004C36C8"/>
    <w:rsid w:val="004C3EA0"/>
    <w:rsid w:val="004C42EF"/>
    <w:rsid w:val="004C4A6C"/>
    <w:rsid w:val="004C4CE9"/>
    <w:rsid w:val="004C5144"/>
    <w:rsid w:val="004C5E9E"/>
    <w:rsid w:val="004C5FB9"/>
    <w:rsid w:val="004C7200"/>
    <w:rsid w:val="004C7275"/>
    <w:rsid w:val="004C7C4C"/>
    <w:rsid w:val="004C7ECA"/>
    <w:rsid w:val="004D01E1"/>
    <w:rsid w:val="004D0246"/>
    <w:rsid w:val="004D03FD"/>
    <w:rsid w:val="004D0872"/>
    <w:rsid w:val="004D1013"/>
    <w:rsid w:val="004D13FA"/>
    <w:rsid w:val="004D1425"/>
    <w:rsid w:val="004D1483"/>
    <w:rsid w:val="004D1F94"/>
    <w:rsid w:val="004D2E77"/>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764"/>
    <w:rsid w:val="004E0F3F"/>
    <w:rsid w:val="004E25EE"/>
    <w:rsid w:val="004E2B26"/>
    <w:rsid w:val="004E3030"/>
    <w:rsid w:val="004E309C"/>
    <w:rsid w:val="004E3587"/>
    <w:rsid w:val="004E3F0D"/>
    <w:rsid w:val="004E3F8D"/>
    <w:rsid w:val="004E41B4"/>
    <w:rsid w:val="004E4CD3"/>
    <w:rsid w:val="004E5527"/>
    <w:rsid w:val="004E5A4B"/>
    <w:rsid w:val="004E5C34"/>
    <w:rsid w:val="004E6108"/>
    <w:rsid w:val="004E62E4"/>
    <w:rsid w:val="004E62FB"/>
    <w:rsid w:val="004E6B86"/>
    <w:rsid w:val="004E795E"/>
    <w:rsid w:val="004F0340"/>
    <w:rsid w:val="004F052B"/>
    <w:rsid w:val="004F0879"/>
    <w:rsid w:val="004F0A60"/>
    <w:rsid w:val="004F0ADA"/>
    <w:rsid w:val="004F0CC3"/>
    <w:rsid w:val="004F0EAA"/>
    <w:rsid w:val="004F1182"/>
    <w:rsid w:val="004F143C"/>
    <w:rsid w:val="004F14E6"/>
    <w:rsid w:val="004F1DB6"/>
    <w:rsid w:val="004F1E45"/>
    <w:rsid w:val="004F2391"/>
    <w:rsid w:val="004F3140"/>
    <w:rsid w:val="004F37C3"/>
    <w:rsid w:val="004F41DA"/>
    <w:rsid w:val="004F4264"/>
    <w:rsid w:val="004F4398"/>
    <w:rsid w:val="004F447C"/>
    <w:rsid w:val="004F46B1"/>
    <w:rsid w:val="004F5019"/>
    <w:rsid w:val="004F62B4"/>
    <w:rsid w:val="004F714A"/>
    <w:rsid w:val="004F764C"/>
    <w:rsid w:val="004F7752"/>
    <w:rsid w:val="004F7983"/>
    <w:rsid w:val="004F7C12"/>
    <w:rsid w:val="004F7C28"/>
    <w:rsid w:val="004F7EE6"/>
    <w:rsid w:val="004F7FE5"/>
    <w:rsid w:val="00500576"/>
    <w:rsid w:val="0050157D"/>
    <w:rsid w:val="0050182D"/>
    <w:rsid w:val="00501BBE"/>
    <w:rsid w:val="00501C1C"/>
    <w:rsid w:val="005020EF"/>
    <w:rsid w:val="005025F2"/>
    <w:rsid w:val="00503FE3"/>
    <w:rsid w:val="005042AC"/>
    <w:rsid w:val="00504711"/>
    <w:rsid w:val="00504730"/>
    <w:rsid w:val="00504799"/>
    <w:rsid w:val="00504E84"/>
    <w:rsid w:val="0050575F"/>
    <w:rsid w:val="00505959"/>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621B"/>
    <w:rsid w:val="0051628C"/>
    <w:rsid w:val="00516EAD"/>
    <w:rsid w:val="00516F1D"/>
    <w:rsid w:val="00516FAE"/>
    <w:rsid w:val="00517B07"/>
    <w:rsid w:val="00520027"/>
    <w:rsid w:val="005202C5"/>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6250"/>
    <w:rsid w:val="00536589"/>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7238"/>
    <w:rsid w:val="00547411"/>
    <w:rsid w:val="005478F7"/>
    <w:rsid w:val="00547BA9"/>
    <w:rsid w:val="00547CE6"/>
    <w:rsid w:val="00547D04"/>
    <w:rsid w:val="00550908"/>
    <w:rsid w:val="005513C9"/>
    <w:rsid w:val="00551675"/>
    <w:rsid w:val="00551B33"/>
    <w:rsid w:val="00551E34"/>
    <w:rsid w:val="00552812"/>
    <w:rsid w:val="00552958"/>
    <w:rsid w:val="00552D28"/>
    <w:rsid w:val="0055323E"/>
    <w:rsid w:val="00553A76"/>
    <w:rsid w:val="00553BC6"/>
    <w:rsid w:val="00553FF8"/>
    <w:rsid w:val="00554C71"/>
    <w:rsid w:val="00554EC3"/>
    <w:rsid w:val="00555F5C"/>
    <w:rsid w:val="005564FE"/>
    <w:rsid w:val="00556883"/>
    <w:rsid w:val="00556E3C"/>
    <w:rsid w:val="00557093"/>
    <w:rsid w:val="00557169"/>
    <w:rsid w:val="00557414"/>
    <w:rsid w:val="00557ADF"/>
    <w:rsid w:val="00557B74"/>
    <w:rsid w:val="00557B88"/>
    <w:rsid w:val="00560495"/>
    <w:rsid w:val="00560F56"/>
    <w:rsid w:val="0056106E"/>
    <w:rsid w:val="00561201"/>
    <w:rsid w:val="005615A2"/>
    <w:rsid w:val="005617FF"/>
    <w:rsid w:val="005618BB"/>
    <w:rsid w:val="00561E4B"/>
    <w:rsid w:val="005621F0"/>
    <w:rsid w:val="0056296A"/>
    <w:rsid w:val="00563221"/>
    <w:rsid w:val="00563B01"/>
    <w:rsid w:val="00563F67"/>
    <w:rsid w:val="00563FA2"/>
    <w:rsid w:val="00564908"/>
    <w:rsid w:val="0056496B"/>
    <w:rsid w:val="0056497D"/>
    <w:rsid w:val="00564C1C"/>
    <w:rsid w:val="00565145"/>
    <w:rsid w:val="0056560E"/>
    <w:rsid w:val="00565E5D"/>
    <w:rsid w:val="00566A1C"/>
    <w:rsid w:val="005679E0"/>
    <w:rsid w:val="00567DCB"/>
    <w:rsid w:val="00567EBD"/>
    <w:rsid w:val="005700FE"/>
    <w:rsid w:val="00570418"/>
    <w:rsid w:val="005704EF"/>
    <w:rsid w:val="0057059D"/>
    <w:rsid w:val="0057089B"/>
    <w:rsid w:val="00570B41"/>
    <w:rsid w:val="005720BD"/>
    <w:rsid w:val="00572390"/>
    <w:rsid w:val="0057273B"/>
    <w:rsid w:val="005730C7"/>
    <w:rsid w:val="0057399D"/>
    <w:rsid w:val="005739D5"/>
    <w:rsid w:val="00573B7F"/>
    <w:rsid w:val="00573EB1"/>
    <w:rsid w:val="00574178"/>
    <w:rsid w:val="00574956"/>
    <w:rsid w:val="00574C40"/>
    <w:rsid w:val="0057501C"/>
    <w:rsid w:val="0057503F"/>
    <w:rsid w:val="00575392"/>
    <w:rsid w:val="00575771"/>
    <w:rsid w:val="00575B14"/>
    <w:rsid w:val="00576136"/>
    <w:rsid w:val="00577B19"/>
    <w:rsid w:val="00577DA7"/>
    <w:rsid w:val="00577FBA"/>
    <w:rsid w:val="0058006B"/>
    <w:rsid w:val="005802FC"/>
    <w:rsid w:val="00580650"/>
    <w:rsid w:val="00581125"/>
    <w:rsid w:val="005813CA"/>
    <w:rsid w:val="005819E7"/>
    <w:rsid w:val="00581A21"/>
    <w:rsid w:val="00581FE3"/>
    <w:rsid w:val="0058242B"/>
    <w:rsid w:val="005825DF"/>
    <w:rsid w:val="005829A9"/>
    <w:rsid w:val="00582F6C"/>
    <w:rsid w:val="00582FF2"/>
    <w:rsid w:val="0058355A"/>
    <w:rsid w:val="005838BB"/>
    <w:rsid w:val="00583CC8"/>
    <w:rsid w:val="00583D5E"/>
    <w:rsid w:val="00584234"/>
    <w:rsid w:val="00584B3C"/>
    <w:rsid w:val="00584BF3"/>
    <w:rsid w:val="00585587"/>
    <w:rsid w:val="005858C5"/>
    <w:rsid w:val="00585CF8"/>
    <w:rsid w:val="0058620C"/>
    <w:rsid w:val="005863D2"/>
    <w:rsid w:val="0058684E"/>
    <w:rsid w:val="00586B33"/>
    <w:rsid w:val="00586D5B"/>
    <w:rsid w:val="005878F6"/>
    <w:rsid w:val="005879E3"/>
    <w:rsid w:val="00587EE7"/>
    <w:rsid w:val="0059040B"/>
    <w:rsid w:val="005904C9"/>
    <w:rsid w:val="00590624"/>
    <w:rsid w:val="00590A69"/>
    <w:rsid w:val="00590BF1"/>
    <w:rsid w:val="00591543"/>
    <w:rsid w:val="00591EEE"/>
    <w:rsid w:val="00592308"/>
    <w:rsid w:val="005924AB"/>
    <w:rsid w:val="00592C3E"/>
    <w:rsid w:val="00592E51"/>
    <w:rsid w:val="00593212"/>
    <w:rsid w:val="0059326F"/>
    <w:rsid w:val="00593F40"/>
    <w:rsid w:val="00594500"/>
    <w:rsid w:val="0059474E"/>
    <w:rsid w:val="00594EC8"/>
    <w:rsid w:val="0059517E"/>
    <w:rsid w:val="00595F3F"/>
    <w:rsid w:val="00596365"/>
    <w:rsid w:val="005966E2"/>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EDB"/>
    <w:rsid w:val="005A5080"/>
    <w:rsid w:val="005A5880"/>
    <w:rsid w:val="005A590E"/>
    <w:rsid w:val="005A69CD"/>
    <w:rsid w:val="005A6EBF"/>
    <w:rsid w:val="005A70C0"/>
    <w:rsid w:val="005A71A5"/>
    <w:rsid w:val="005A757B"/>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F67"/>
    <w:rsid w:val="005C12DE"/>
    <w:rsid w:val="005C134B"/>
    <w:rsid w:val="005C1584"/>
    <w:rsid w:val="005C15F8"/>
    <w:rsid w:val="005C19A0"/>
    <w:rsid w:val="005C2228"/>
    <w:rsid w:val="005C2413"/>
    <w:rsid w:val="005C284E"/>
    <w:rsid w:val="005C2D3D"/>
    <w:rsid w:val="005C2F5E"/>
    <w:rsid w:val="005C2FCE"/>
    <w:rsid w:val="005C325A"/>
    <w:rsid w:val="005C3638"/>
    <w:rsid w:val="005C36A2"/>
    <w:rsid w:val="005C37C8"/>
    <w:rsid w:val="005C3925"/>
    <w:rsid w:val="005C397D"/>
    <w:rsid w:val="005C39FD"/>
    <w:rsid w:val="005C401C"/>
    <w:rsid w:val="005C4114"/>
    <w:rsid w:val="005C46B0"/>
    <w:rsid w:val="005C4A3A"/>
    <w:rsid w:val="005C5035"/>
    <w:rsid w:val="005C5483"/>
    <w:rsid w:val="005C58FD"/>
    <w:rsid w:val="005C5D4E"/>
    <w:rsid w:val="005C6160"/>
    <w:rsid w:val="005C63E4"/>
    <w:rsid w:val="005C6802"/>
    <w:rsid w:val="005C6911"/>
    <w:rsid w:val="005C6B6F"/>
    <w:rsid w:val="005C7113"/>
    <w:rsid w:val="005C76D1"/>
    <w:rsid w:val="005C7AA4"/>
    <w:rsid w:val="005D0113"/>
    <w:rsid w:val="005D0BB2"/>
    <w:rsid w:val="005D1488"/>
    <w:rsid w:val="005D149C"/>
    <w:rsid w:val="005D164F"/>
    <w:rsid w:val="005D1660"/>
    <w:rsid w:val="005D1860"/>
    <w:rsid w:val="005D18AC"/>
    <w:rsid w:val="005D19A3"/>
    <w:rsid w:val="005D19E6"/>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511"/>
    <w:rsid w:val="005D67A2"/>
    <w:rsid w:val="005D6BC7"/>
    <w:rsid w:val="005D6D0E"/>
    <w:rsid w:val="005D6F33"/>
    <w:rsid w:val="005D6FFD"/>
    <w:rsid w:val="005D7771"/>
    <w:rsid w:val="005D7BD2"/>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741"/>
    <w:rsid w:val="005E5A4A"/>
    <w:rsid w:val="005E5BF2"/>
    <w:rsid w:val="005E5C03"/>
    <w:rsid w:val="005E73D7"/>
    <w:rsid w:val="005E7F23"/>
    <w:rsid w:val="005F0348"/>
    <w:rsid w:val="005F08EE"/>
    <w:rsid w:val="005F0C96"/>
    <w:rsid w:val="005F0FFC"/>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70F"/>
    <w:rsid w:val="00603B56"/>
    <w:rsid w:val="00603BA5"/>
    <w:rsid w:val="00603BE5"/>
    <w:rsid w:val="00604E9E"/>
    <w:rsid w:val="006052C0"/>
    <w:rsid w:val="006055E1"/>
    <w:rsid w:val="00605871"/>
    <w:rsid w:val="00605C76"/>
    <w:rsid w:val="00605E0A"/>
    <w:rsid w:val="006060D6"/>
    <w:rsid w:val="006063D7"/>
    <w:rsid w:val="006068E1"/>
    <w:rsid w:val="00606EF2"/>
    <w:rsid w:val="006071F8"/>
    <w:rsid w:val="0060770E"/>
    <w:rsid w:val="006079CD"/>
    <w:rsid w:val="00607C59"/>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BA5"/>
    <w:rsid w:val="00613229"/>
    <w:rsid w:val="00613746"/>
    <w:rsid w:val="0061381A"/>
    <w:rsid w:val="0061385E"/>
    <w:rsid w:val="00613EEF"/>
    <w:rsid w:val="00614143"/>
    <w:rsid w:val="00614192"/>
    <w:rsid w:val="00614484"/>
    <w:rsid w:val="006145D6"/>
    <w:rsid w:val="00614867"/>
    <w:rsid w:val="00614E75"/>
    <w:rsid w:val="006151E6"/>
    <w:rsid w:val="006152EE"/>
    <w:rsid w:val="00615B1A"/>
    <w:rsid w:val="00615E21"/>
    <w:rsid w:val="00615E43"/>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CD2"/>
    <w:rsid w:val="00621E65"/>
    <w:rsid w:val="00622858"/>
    <w:rsid w:val="006228C1"/>
    <w:rsid w:val="006231AA"/>
    <w:rsid w:val="0062385B"/>
    <w:rsid w:val="0062389D"/>
    <w:rsid w:val="00624056"/>
    <w:rsid w:val="006240E4"/>
    <w:rsid w:val="0062497E"/>
    <w:rsid w:val="00624CA1"/>
    <w:rsid w:val="006251AF"/>
    <w:rsid w:val="00625495"/>
    <w:rsid w:val="00625ACC"/>
    <w:rsid w:val="00625BEF"/>
    <w:rsid w:val="00626AB4"/>
    <w:rsid w:val="00626C16"/>
    <w:rsid w:val="006276B6"/>
    <w:rsid w:val="0063001F"/>
    <w:rsid w:val="0063044C"/>
    <w:rsid w:val="006304E2"/>
    <w:rsid w:val="006317C4"/>
    <w:rsid w:val="00631E4C"/>
    <w:rsid w:val="00632616"/>
    <w:rsid w:val="0063285A"/>
    <w:rsid w:val="00633AD5"/>
    <w:rsid w:val="00634547"/>
    <w:rsid w:val="00634816"/>
    <w:rsid w:val="00634906"/>
    <w:rsid w:val="00634F72"/>
    <w:rsid w:val="006350F8"/>
    <w:rsid w:val="0063523D"/>
    <w:rsid w:val="00635F9D"/>
    <w:rsid w:val="00636055"/>
    <w:rsid w:val="00636498"/>
    <w:rsid w:val="00636831"/>
    <w:rsid w:val="006369B8"/>
    <w:rsid w:val="0063773C"/>
    <w:rsid w:val="00637818"/>
    <w:rsid w:val="00637CA8"/>
    <w:rsid w:val="00640E77"/>
    <w:rsid w:val="0064101F"/>
    <w:rsid w:val="006411C9"/>
    <w:rsid w:val="00641B07"/>
    <w:rsid w:val="00641F55"/>
    <w:rsid w:val="00642A7E"/>
    <w:rsid w:val="0064320E"/>
    <w:rsid w:val="00643339"/>
    <w:rsid w:val="006433D5"/>
    <w:rsid w:val="0064359D"/>
    <w:rsid w:val="00643A1E"/>
    <w:rsid w:val="00643AAE"/>
    <w:rsid w:val="0064456E"/>
    <w:rsid w:val="00644CE1"/>
    <w:rsid w:val="00644CEC"/>
    <w:rsid w:val="006451EC"/>
    <w:rsid w:val="006455D9"/>
    <w:rsid w:val="00645E9E"/>
    <w:rsid w:val="00647697"/>
    <w:rsid w:val="00650020"/>
    <w:rsid w:val="006502B4"/>
    <w:rsid w:val="0065033D"/>
    <w:rsid w:val="00650394"/>
    <w:rsid w:val="006505CF"/>
    <w:rsid w:val="00650AA2"/>
    <w:rsid w:val="00650B33"/>
    <w:rsid w:val="00651082"/>
    <w:rsid w:val="00651306"/>
    <w:rsid w:val="0065237E"/>
    <w:rsid w:val="006529AF"/>
    <w:rsid w:val="00652E97"/>
    <w:rsid w:val="00653194"/>
    <w:rsid w:val="00653732"/>
    <w:rsid w:val="006537DB"/>
    <w:rsid w:val="00653A5B"/>
    <w:rsid w:val="00653F15"/>
    <w:rsid w:val="0065407F"/>
    <w:rsid w:val="0065416F"/>
    <w:rsid w:val="006541EC"/>
    <w:rsid w:val="0065466D"/>
    <w:rsid w:val="00654BDF"/>
    <w:rsid w:val="00654E15"/>
    <w:rsid w:val="00654F97"/>
    <w:rsid w:val="00655513"/>
    <w:rsid w:val="006555E8"/>
    <w:rsid w:val="006556BA"/>
    <w:rsid w:val="00655C14"/>
    <w:rsid w:val="006563BA"/>
    <w:rsid w:val="006566DF"/>
    <w:rsid w:val="0065693A"/>
    <w:rsid w:val="00656B09"/>
    <w:rsid w:val="00656F75"/>
    <w:rsid w:val="00657262"/>
    <w:rsid w:val="00657518"/>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6AE7"/>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A7"/>
    <w:rsid w:val="0067456F"/>
    <w:rsid w:val="00674832"/>
    <w:rsid w:val="00674F04"/>
    <w:rsid w:val="0067654D"/>
    <w:rsid w:val="0067682E"/>
    <w:rsid w:val="00676ADF"/>
    <w:rsid w:val="006772B4"/>
    <w:rsid w:val="00677717"/>
    <w:rsid w:val="00677BD1"/>
    <w:rsid w:val="00677E81"/>
    <w:rsid w:val="00680062"/>
    <w:rsid w:val="006800AF"/>
    <w:rsid w:val="006803BE"/>
    <w:rsid w:val="006809E3"/>
    <w:rsid w:val="00680CA2"/>
    <w:rsid w:val="00680DD9"/>
    <w:rsid w:val="0068141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F49"/>
    <w:rsid w:val="00687F60"/>
    <w:rsid w:val="006904C3"/>
    <w:rsid w:val="006904DC"/>
    <w:rsid w:val="0069067B"/>
    <w:rsid w:val="006907F2"/>
    <w:rsid w:val="00690FAF"/>
    <w:rsid w:val="00690FB1"/>
    <w:rsid w:val="006910FB"/>
    <w:rsid w:val="006912EC"/>
    <w:rsid w:val="006917F0"/>
    <w:rsid w:val="00691AE6"/>
    <w:rsid w:val="00691BD2"/>
    <w:rsid w:val="00691EC7"/>
    <w:rsid w:val="006924C6"/>
    <w:rsid w:val="00693133"/>
    <w:rsid w:val="006934EA"/>
    <w:rsid w:val="0069367F"/>
    <w:rsid w:val="00693683"/>
    <w:rsid w:val="00693D20"/>
    <w:rsid w:val="006940EE"/>
    <w:rsid w:val="006945A9"/>
    <w:rsid w:val="0069462E"/>
    <w:rsid w:val="00694B49"/>
    <w:rsid w:val="00694D4A"/>
    <w:rsid w:val="00695468"/>
    <w:rsid w:val="00695A44"/>
    <w:rsid w:val="00695D79"/>
    <w:rsid w:val="00695EC8"/>
    <w:rsid w:val="0069605B"/>
    <w:rsid w:val="00696553"/>
    <w:rsid w:val="00696578"/>
    <w:rsid w:val="00696CF0"/>
    <w:rsid w:val="006970E0"/>
    <w:rsid w:val="00697B28"/>
    <w:rsid w:val="00697BDF"/>
    <w:rsid w:val="00697D1A"/>
    <w:rsid w:val="006A0822"/>
    <w:rsid w:val="006A086A"/>
    <w:rsid w:val="006A1258"/>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743"/>
    <w:rsid w:val="006A793C"/>
    <w:rsid w:val="006A7B99"/>
    <w:rsid w:val="006A7BD9"/>
    <w:rsid w:val="006A7C04"/>
    <w:rsid w:val="006B081F"/>
    <w:rsid w:val="006B0C3B"/>
    <w:rsid w:val="006B0D31"/>
    <w:rsid w:val="006B141D"/>
    <w:rsid w:val="006B158A"/>
    <w:rsid w:val="006B2153"/>
    <w:rsid w:val="006B215D"/>
    <w:rsid w:val="006B45C0"/>
    <w:rsid w:val="006B45DA"/>
    <w:rsid w:val="006B4A6D"/>
    <w:rsid w:val="006B5B26"/>
    <w:rsid w:val="006B5BEF"/>
    <w:rsid w:val="006B618B"/>
    <w:rsid w:val="006B68FF"/>
    <w:rsid w:val="006B6C16"/>
    <w:rsid w:val="006B6EE7"/>
    <w:rsid w:val="006B7671"/>
    <w:rsid w:val="006B7A5E"/>
    <w:rsid w:val="006B7B64"/>
    <w:rsid w:val="006C011A"/>
    <w:rsid w:val="006C0766"/>
    <w:rsid w:val="006C0855"/>
    <w:rsid w:val="006C12C7"/>
    <w:rsid w:val="006C157C"/>
    <w:rsid w:val="006C1A1F"/>
    <w:rsid w:val="006C2227"/>
    <w:rsid w:val="006C263F"/>
    <w:rsid w:val="006C2E71"/>
    <w:rsid w:val="006C364D"/>
    <w:rsid w:val="006C3907"/>
    <w:rsid w:val="006C3D74"/>
    <w:rsid w:val="006C405E"/>
    <w:rsid w:val="006C49CD"/>
    <w:rsid w:val="006C4E0A"/>
    <w:rsid w:val="006C5E47"/>
    <w:rsid w:val="006C6245"/>
    <w:rsid w:val="006C638A"/>
    <w:rsid w:val="006C63A3"/>
    <w:rsid w:val="006C63AC"/>
    <w:rsid w:val="006C6527"/>
    <w:rsid w:val="006C66F4"/>
    <w:rsid w:val="006C6816"/>
    <w:rsid w:val="006C6D34"/>
    <w:rsid w:val="006C799F"/>
    <w:rsid w:val="006D03FE"/>
    <w:rsid w:val="006D0D43"/>
    <w:rsid w:val="006D1405"/>
    <w:rsid w:val="006D15D0"/>
    <w:rsid w:val="006D1667"/>
    <w:rsid w:val="006D18B6"/>
    <w:rsid w:val="006D195D"/>
    <w:rsid w:val="006D1EB5"/>
    <w:rsid w:val="006D1F68"/>
    <w:rsid w:val="006D2DE9"/>
    <w:rsid w:val="006D329E"/>
    <w:rsid w:val="006D43E3"/>
    <w:rsid w:val="006D455F"/>
    <w:rsid w:val="006D4664"/>
    <w:rsid w:val="006D4779"/>
    <w:rsid w:val="006D4897"/>
    <w:rsid w:val="006D48F4"/>
    <w:rsid w:val="006D4D35"/>
    <w:rsid w:val="006D501E"/>
    <w:rsid w:val="006D5451"/>
    <w:rsid w:val="006D5828"/>
    <w:rsid w:val="006D59A0"/>
    <w:rsid w:val="006D6464"/>
    <w:rsid w:val="006D6598"/>
    <w:rsid w:val="006D68B9"/>
    <w:rsid w:val="006D6F45"/>
    <w:rsid w:val="006D7056"/>
    <w:rsid w:val="006D7A09"/>
    <w:rsid w:val="006D7AD9"/>
    <w:rsid w:val="006D7D17"/>
    <w:rsid w:val="006D7E61"/>
    <w:rsid w:val="006E0203"/>
    <w:rsid w:val="006E045C"/>
    <w:rsid w:val="006E06A0"/>
    <w:rsid w:val="006E0835"/>
    <w:rsid w:val="006E08B2"/>
    <w:rsid w:val="006E12E7"/>
    <w:rsid w:val="006E29A6"/>
    <w:rsid w:val="006E2FE1"/>
    <w:rsid w:val="006E3125"/>
    <w:rsid w:val="006E3274"/>
    <w:rsid w:val="006E387E"/>
    <w:rsid w:val="006E38AD"/>
    <w:rsid w:val="006E3A9A"/>
    <w:rsid w:val="006E559E"/>
    <w:rsid w:val="006E574E"/>
    <w:rsid w:val="006E599E"/>
    <w:rsid w:val="006E5A8A"/>
    <w:rsid w:val="006E6BF2"/>
    <w:rsid w:val="006E6CBF"/>
    <w:rsid w:val="006E730D"/>
    <w:rsid w:val="006E778B"/>
    <w:rsid w:val="006F01CF"/>
    <w:rsid w:val="006F02DA"/>
    <w:rsid w:val="006F05D3"/>
    <w:rsid w:val="006F0799"/>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73"/>
    <w:rsid w:val="006F78E6"/>
    <w:rsid w:val="006F7D65"/>
    <w:rsid w:val="0070078A"/>
    <w:rsid w:val="007008E0"/>
    <w:rsid w:val="00700CC8"/>
    <w:rsid w:val="00700D89"/>
    <w:rsid w:val="007011F1"/>
    <w:rsid w:val="00701A42"/>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50B"/>
    <w:rsid w:val="007125E4"/>
    <w:rsid w:val="007128D2"/>
    <w:rsid w:val="0071296B"/>
    <w:rsid w:val="0071322F"/>
    <w:rsid w:val="00714575"/>
    <w:rsid w:val="007146A5"/>
    <w:rsid w:val="0071496E"/>
    <w:rsid w:val="00715883"/>
    <w:rsid w:val="00715B2B"/>
    <w:rsid w:val="007175DA"/>
    <w:rsid w:val="007201C9"/>
    <w:rsid w:val="00720FC6"/>
    <w:rsid w:val="00721877"/>
    <w:rsid w:val="007219BF"/>
    <w:rsid w:val="007223BE"/>
    <w:rsid w:val="007225AF"/>
    <w:rsid w:val="007227D7"/>
    <w:rsid w:val="007228CE"/>
    <w:rsid w:val="00723141"/>
    <w:rsid w:val="00723298"/>
    <w:rsid w:val="0072339D"/>
    <w:rsid w:val="00723460"/>
    <w:rsid w:val="0072427A"/>
    <w:rsid w:val="00724550"/>
    <w:rsid w:val="007245E7"/>
    <w:rsid w:val="00725496"/>
    <w:rsid w:val="00725613"/>
    <w:rsid w:val="007256C3"/>
    <w:rsid w:val="00725B9E"/>
    <w:rsid w:val="007260EC"/>
    <w:rsid w:val="00726213"/>
    <w:rsid w:val="007262DA"/>
    <w:rsid w:val="00726BBF"/>
    <w:rsid w:val="00726D1D"/>
    <w:rsid w:val="00727189"/>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D91"/>
    <w:rsid w:val="00735009"/>
    <w:rsid w:val="00735A75"/>
    <w:rsid w:val="00736D4A"/>
    <w:rsid w:val="00737044"/>
    <w:rsid w:val="007375CA"/>
    <w:rsid w:val="00737A32"/>
    <w:rsid w:val="00737BEE"/>
    <w:rsid w:val="00740086"/>
    <w:rsid w:val="0074024D"/>
    <w:rsid w:val="007404EB"/>
    <w:rsid w:val="00740E5B"/>
    <w:rsid w:val="007417A5"/>
    <w:rsid w:val="007419E6"/>
    <w:rsid w:val="00741A4C"/>
    <w:rsid w:val="00742492"/>
    <w:rsid w:val="00742851"/>
    <w:rsid w:val="0074289C"/>
    <w:rsid w:val="00744047"/>
    <w:rsid w:val="007443C4"/>
    <w:rsid w:val="00744BA7"/>
    <w:rsid w:val="00744F2A"/>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715"/>
    <w:rsid w:val="0076790D"/>
    <w:rsid w:val="00767A16"/>
    <w:rsid w:val="00767E0F"/>
    <w:rsid w:val="00767E36"/>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4386"/>
    <w:rsid w:val="007743D9"/>
    <w:rsid w:val="007748FB"/>
    <w:rsid w:val="00774AC8"/>
    <w:rsid w:val="00774B25"/>
    <w:rsid w:val="00774BC2"/>
    <w:rsid w:val="0077544A"/>
    <w:rsid w:val="007759BD"/>
    <w:rsid w:val="00775B27"/>
    <w:rsid w:val="00775F26"/>
    <w:rsid w:val="00775F38"/>
    <w:rsid w:val="007762DC"/>
    <w:rsid w:val="0077670F"/>
    <w:rsid w:val="00776B7E"/>
    <w:rsid w:val="00776BD4"/>
    <w:rsid w:val="00776FB5"/>
    <w:rsid w:val="007770C9"/>
    <w:rsid w:val="00777C99"/>
    <w:rsid w:val="00777D72"/>
    <w:rsid w:val="0078004F"/>
    <w:rsid w:val="00780192"/>
    <w:rsid w:val="0078036E"/>
    <w:rsid w:val="00780548"/>
    <w:rsid w:val="007806BC"/>
    <w:rsid w:val="007808ED"/>
    <w:rsid w:val="00780AB3"/>
    <w:rsid w:val="007810C3"/>
    <w:rsid w:val="0078173B"/>
    <w:rsid w:val="00782376"/>
    <w:rsid w:val="007829F9"/>
    <w:rsid w:val="00782B6E"/>
    <w:rsid w:val="007831A3"/>
    <w:rsid w:val="00783229"/>
    <w:rsid w:val="007839E5"/>
    <w:rsid w:val="00783B66"/>
    <w:rsid w:val="00783C1E"/>
    <w:rsid w:val="00783F86"/>
    <w:rsid w:val="00784010"/>
    <w:rsid w:val="00784089"/>
    <w:rsid w:val="00784C07"/>
    <w:rsid w:val="00784CD6"/>
    <w:rsid w:val="00785349"/>
    <w:rsid w:val="00785F7E"/>
    <w:rsid w:val="007867CD"/>
    <w:rsid w:val="00786859"/>
    <w:rsid w:val="00786E91"/>
    <w:rsid w:val="007873AA"/>
    <w:rsid w:val="00787616"/>
    <w:rsid w:val="007876CF"/>
    <w:rsid w:val="00787A38"/>
    <w:rsid w:val="00787EB8"/>
    <w:rsid w:val="007903C3"/>
    <w:rsid w:val="007904CD"/>
    <w:rsid w:val="0079096A"/>
    <w:rsid w:val="00790981"/>
    <w:rsid w:val="00791DF7"/>
    <w:rsid w:val="00792FBC"/>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E5C"/>
    <w:rsid w:val="007A0F8B"/>
    <w:rsid w:val="007A12B9"/>
    <w:rsid w:val="007A1954"/>
    <w:rsid w:val="007A2A08"/>
    <w:rsid w:val="007A2B26"/>
    <w:rsid w:val="007A2DAB"/>
    <w:rsid w:val="007A2F7A"/>
    <w:rsid w:val="007A3069"/>
    <w:rsid w:val="007A35A5"/>
    <w:rsid w:val="007A35C4"/>
    <w:rsid w:val="007A3A80"/>
    <w:rsid w:val="007A3F45"/>
    <w:rsid w:val="007A46D5"/>
    <w:rsid w:val="007A4F40"/>
    <w:rsid w:val="007A5008"/>
    <w:rsid w:val="007A559B"/>
    <w:rsid w:val="007A5DE8"/>
    <w:rsid w:val="007A5F19"/>
    <w:rsid w:val="007A604F"/>
    <w:rsid w:val="007A6075"/>
    <w:rsid w:val="007A62E7"/>
    <w:rsid w:val="007A6AF3"/>
    <w:rsid w:val="007A6B97"/>
    <w:rsid w:val="007A6B98"/>
    <w:rsid w:val="007A6C50"/>
    <w:rsid w:val="007A718D"/>
    <w:rsid w:val="007A79F6"/>
    <w:rsid w:val="007B081A"/>
    <w:rsid w:val="007B087B"/>
    <w:rsid w:val="007B1E43"/>
    <w:rsid w:val="007B1ED2"/>
    <w:rsid w:val="007B2CA8"/>
    <w:rsid w:val="007B31D0"/>
    <w:rsid w:val="007B3771"/>
    <w:rsid w:val="007B3FA2"/>
    <w:rsid w:val="007B4805"/>
    <w:rsid w:val="007B4B8E"/>
    <w:rsid w:val="007B4BB0"/>
    <w:rsid w:val="007B4F79"/>
    <w:rsid w:val="007B525B"/>
    <w:rsid w:val="007B5623"/>
    <w:rsid w:val="007B5E78"/>
    <w:rsid w:val="007B7707"/>
    <w:rsid w:val="007B7D70"/>
    <w:rsid w:val="007B7FB6"/>
    <w:rsid w:val="007C0154"/>
    <w:rsid w:val="007C06D1"/>
    <w:rsid w:val="007C0B00"/>
    <w:rsid w:val="007C11B7"/>
    <w:rsid w:val="007C12A8"/>
    <w:rsid w:val="007C12CF"/>
    <w:rsid w:val="007C12FA"/>
    <w:rsid w:val="007C13DA"/>
    <w:rsid w:val="007C1C93"/>
    <w:rsid w:val="007C1FA1"/>
    <w:rsid w:val="007C2107"/>
    <w:rsid w:val="007C24C6"/>
    <w:rsid w:val="007C2C65"/>
    <w:rsid w:val="007C2DF4"/>
    <w:rsid w:val="007C2F76"/>
    <w:rsid w:val="007C3111"/>
    <w:rsid w:val="007C3B1D"/>
    <w:rsid w:val="007C3C42"/>
    <w:rsid w:val="007C3C68"/>
    <w:rsid w:val="007C3D1D"/>
    <w:rsid w:val="007C412C"/>
    <w:rsid w:val="007C46B1"/>
    <w:rsid w:val="007C4A14"/>
    <w:rsid w:val="007C4BF5"/>
    <w:rsid w:val="007C5497"/>
    <w:rsid w:val="007C5860"/>
    <w:rsid w:val="007C5D67"/>
    <w:rsid w:val="007C6034"/>
    <w:rsid w:val="007C60B6"/>
    <w:rsid w:val="007C6821"/>
    <w:rsid w:val="007C6E53"/>
    <w:rsid w:val="007C6E72"/>
    <w:rsid w:val="007C72CD"/>
    <w:rsid w:val="007C72D5"/>
    <w:rsid w:val="007C7A6E"/>
    <w:rsid w:val="007C7F97"/>
    <w:rsid w:val="007D0C15"/>
    <w:rsid w:val="007D17DA"/>
    <w:rsid w:val="007D193F"/>
    <w:rsid w:val="007D1B68"/>
    <w:rsid w:val="007D2F73"/>
    <w:rsid w:val="007D3231"/>
    <w:rsid w:val="007D37D0"/>
    <w:rsid w:val="007D397B"/>
    <w:rsid w:val="007D3B0B"/>
    <w:rsid w:val="007D3D73"/>
    <w:rsid w:val="007D3DE4"/>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E03"/>
    <w:rsid w:val="007E101A"/>
    <w:rsid w:val="007E1BEC"/>
    <w:rsid w:val="007E1D34"/>
    <w:rsid w:val="007E1EA9"/>
    <w:rsid w:val="007E29BF"/>
    <w:rsid w:val="007E46CA"/>
    <w:rsid w:val="007E4B54"/>
    <w:rsid w:val="007E4D63"/>
    <w:rsid w:val="007E4EEA"/>
    <w:rsid w:val="007E6391"/>
    <w:rsid w:val="007E6A0B"/>
    <w:rsid w:val="007E6E2C"/>
    <w:rsid w:val="007E6F45"/>
    <w:rsid w:val="007F0A9A"/>
    <w:rsid w:val="007F0AFA"/>
    <w:rsid w:val="007F0E20"/>
    <w:rsid w:val="007F1493"/>
    <w:rsid w:val="007F1B43"/>
    <w:rsid w:val="007F1E61"/>
    <w:rsid w:val="007F226B"/>
    <w:rsid w:val="007F259D"/>
    <w:rsid w:val="007F2FA5"/>
    <w:rsid w:val="007F34E4"/>
    <w:rsid w:val="007F369F"/>
    <w:rsid w:val="007F36E9"/>
    <w:rsid w:val="007F3822"/>
    <w:rsid w:val="007F4051"/>
    <w:rsid w:val="007F4335"/>
    <w:rsid w:val="007F51A6"/>
    <w:rsid w:val="007F558B"/>
    <w:rsid w:val="007F640E"/>
    <w:rsid w:val="007F6692"/>
    <w:rsid w:val="007F6B5D"/>
    <w:rsid w:val="007F752F"/>
    <w:rsid w:val="007F7A8B"/>
    <w:rsid w:val="007F7C51"/>
    <w:rsid w:val="007F7D29"/>
    <w:rsid w:val="007F7D67"/>
    <w:rsid w:val="008003D7"/>
    <w:rsid w:val="00800A15"/>
    <w:rsid w:val="00800E8F"/>
    <w:rsid w:val="008011C0"/>
    <w:rsid w:val="00801EDE"/>
    <w:rsid w:val="00802208"/>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1173"/>
    <w:rsid w:val="0081138B"/>
    <w:rsid w:val="008114FB"/>
    <w:rsid w:val="00811549"/>
    <w:rsid w:val="0081206C"/>
    <w:rsid w:val="00812550"/>
    <w:rsid w:val="00812CF2"/>
    <w:rsid w:val="00812F2D"/>
    <w:rsid w:val="00812F9B"/>
    <w:rsid w:val="00813075"/>
    <w:rsid w:val="00813174"/>
    <w:rsid w:val="00813D7B"/>
    <w:rsid w:val="00814B5F"/>
    <w:rsid w:val="00814BC7"/>
    <w:rsid w:val="0081689A"/>
    <w:rsid w:val="00816FAC"/>
    <w:rsid w:val="00820137"/>
    <w:rsid w:val="00821078"/>
    <w:rsid w:val="008213B8"/>
    <w:rsid w:val="0082241E"/>
    <w:rsid w:val="008228D1"/>
    <w:rsid w:val="00822F9F"/>
    <w:rsid w:val="00823132"/>
    <w:rsid w:val="008231DA"/>
    <w:rsid w:val="00823B71"/>
    <w:rsid w:val="00823C24"/>
    <w:rsid w:val="0082416E"/>
    <w:rsid w:val="0082566C"/>
    <w:rsid w:val="00825CFD"/>
    <w:rsid w:val="0082675A"/>
    <w:rsid w:val="00826C8E"/>
    <w:rsid w:val="008271D3"/>
    <w:rsid w:val="0082778F"/>
    <w:rsid w:val="008277A2"/>
    <w:rsid w:val="008279DB"/>
    <w:rsid w:val="00827BEE"/>
    <w:rsid w:val="00827FFB"/>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4F7"/>
    <w:rsid w:val="00833EEC"/>
    <w:rsid w:val="008343DA"/>
    <w:rsid w:val="00834AE1"/>
    <w:rsid w:val="00835704"/>
    <w:rsid w:val="00835FCC"/>
    <w:rsid w:val="008365DB"/>
    <w:rsid w:val="00836839"/>
    <w:rsid w:val="00836B16"/>
    <w:rsid w:val="00836D94"/>
    <w:rsid w:val="00837046"/>
    <w:rsid w:val="008406FF"/>
    <w:rsid w:val="0084081F"/>
    <w:rsid w:val="00840F52"/>
    <w:rsid w:val="0084141F"/>
    <w:rsid w:val="00841A0D"/>
    <w:rsid w:val="00841A39"/>
    <w:rsid w:val="00841D0A"/>
    <w:rsid w:val="008420AB"/>
    <w:rsid w:val="008423ED"/>
    <w:rsid w:val="00842A98"/>
    <w:rsid w:val="00843F97"/>
    <w:rsid w:val="0084409E"/>
    <w:rsid w:val="008441CD"/>
    <w:rsid w:val="008443D4"/>
    <w:rsid w:val="00844DAB"/>
    <w:rsid w:val="00844E14"/>
    <w:rsid w:val="00845914"/>
    <w:rsid w:val="00845B37"/>
    <w:rsid w:val="00845D22"/>
    <w:rsid w:val="008461E6"/>
    <w:rsid w:val="008462B8"/>
    <w:rsid w:val="00846603"/>
    <w:rsid w:val="008468AD"/>
    <w:rsid w:val="00846D8B"/>
    <w:rsid w:val="00847028"/>
    <w:rsid w:val="008476E5"/>
    <w:rsid w:val="00847A52"/>
    <w:rsid w:val="00847A60"/>
    <w:rsid w:val="008500EF"/>
    <w:rsid w:val="0085064F"/>
    <w:rsid w:val="0085228F"/>
    <w:rsid w:val="0085236E"/>
    <w:rsid w:val="00853052"/>
    <w:rsid w:val="00853A32"/>
    <w:rsid w:val="008547A4"/>
    <w:rsid w:val="008549F3"/>
    <w:rsid w:val="00854B79"/>
    <w:rsid w:val="00854C37"/>
    <w:rsid w:val="00855E17"/>
    <w:rsid w:val="00856610"/>
    <w:rsid w:val="00856841"/>
    <w:rsid w:val="00856969"/>
    <w:rsid w:val="00856A15"/>
    <w:rsid w:val="00856BD5"/>
    <w:rsid w:val="008572BF"/>
    <w:rsid w:val="008574A0"/>
    <w:rsid w:val="008577D4"/>
    <w:rsid w:val="00857F2E"/>
    <w:rsid w:val="0086037A"/>
    <w:rsid w:val="008608F8"/>
    <w:rsid w:val="00860B37"/>
    <w:rsid w:val="00861093"/>
    <w:rsid w:val="00861433"/>
    <w:rsid w:val="00861592"/>
    <w:rsid w:val="00861884"/>
    <w:rsid w:val="00861FE7"/>
    <w:rsid w:val="0086237A"/>
    <w:rsid w:val="0086270E"/>
    <w:rsid w:val="00862AC6"/>
    <w:rsid w:val="008632BF"/>
    <w:rsid w:val="0086446E"/>
    <w:rsid w:val="00864610"/>
    <w:rsid w:val="00864701"/>
    <w:rsid w:val="00864902"/>
    <w:rsid w:val="00864AD8"/>
    <w:rsid w:val="00865B89"/>
    <w:rsid w:val="00865DDF"/>
    <w:rsid w:val="0086615E"/>
    <w:rsid w:val="0086646A"/>
    <w:rsid w:val="008664E7"/>
    <w:rsid w:val="008669EE"/>
    <w:rsid w:val="00866B0E"/>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5C1"/>
    <w:rsid w:val="00872732"/>
    <w:rsid w:val="008727A2"/>
    <w:rsid w:val="008730B4"/>
    <w:rsid w:val="008741F3"/>
    <w:rsid w:val="008743CC"/>
    <w:rsid w:val="008744C0"/>
    <w:rsid w:val="00874517"/>
    <w:rsid w:val="00874D35"/>
    <w:rsid w:val="00874EFD"/>
    <w:rsid w:val="00874F54"/>
    <w:rsid w:val="00875670"/>
    <w:rsid w:val="00875CD0"/>
    <w:rsid w:val="00875E12"/>
    <w:rsid w:val="00875FDA"/>
    <w:rsid w:val="008761CE"/>
    <w:rsid w:val="008762A3"/>
    <w:rsid w:val="00877151"/>
    <w:rsid w:val="008779D6"/>
    <w:rsid w:val="00877F9F"/>
    <w:rsid w:val="0088086B"/>
    <w:rsid w:val="008809FD"/>
    <w:rsid w:val="00880A97"/>
    <w:rsid w:val="00880CC2"/>
    <w:rsid w:val="00881422"/>
    <w:rsid w:val="008814DE"/>
    <w:rsid w:val="0088159C"/>
    <w:rsid w:val="00881A16"/>
    <w:rsid w:val="00882868"/>
    <w:rsid w:val="00882D83"/>
    <w:rsid w:val="008838EE"/>
    <w:rsid w:val="008843A1"/>
    <w:rsid w:val="0088468F"/>
    <w:rsid w:val="00884762"/>
    <w:rsid w:val="00884B35"/>
    <w:rsid w:val="00884BEF"/>
    <w:rsid w:val="00884CFF"/>
    <w:rsid w:val="00884EFA"/>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315"/>
    <w:rsid w:val="008925F0"/>
    <w:rsid w:val="00892602"/>
    <w:rsid w:val="008926DF"/>
    <w:rsid w:val="00892C92"/>
    <w:rsid w:val="008931F2"/>
    <w:rsid w:val="00893339"/>
    <w:rsid w:val="00893366"/>
    <w:rsid w:val="008933EB"/>
    <w:rsid w:val="00893931"/>
    <w:rsid w:val="00893C65"/>
    <w:rsid w:val="00893DF5"/>
    <w:rsid w:val="008942CC"/>
    <w:rsid w:val="008945D4"/>
    <w:rsid w:val="00894FF7"/>
    <w:rsid w:val="00895215"/>
    <w:rsid w:val="0089527B"/>
    <w:rsid w:val="00895297"/>
    <w:rsid w:val="008953B8"/>
    <w:rsid w:val="00895C09"/>
    <w:rsid w:val="00895DBC"/>
    <w:rsid w:val="00896059"/>
    <w:rsid w:val="00896139"/>
    <w:rsid w:val="00896631"/>
    <w:rsid w:val="0089683F"/>
    <w:rsid w:val="008972ED"/>
    <w:rsid w:val="00897B5D"/>
    <w:rsid w:val="00897FB9"/>
    <w:rsid w:val="008A07C8"/>
    <w:rsid w:val="008A111B"/>
    <w:rsid w:val="008A1F32"/>
    <w:rsid w:val="008A224A"/>
    <w:rsid w:val="008A256C"/>
    <w:rsid w:val="008A26F7"/>
    <w:rsid w:val="008A2960"/>
    <w:rsid w:val="008A2B23"/>
    <w:rsid w:val="008A2C81"/>
    <w:rsid w:val="008A2E55"/>
    <w:rsid w:val="008A35C5"/>
    <w:rsid w:val="008A36ED"/>
    <w:rsid w:val="008A3750"/>
    <w:rsid w:val="008A37E6"/>
    <w:rsid w:val="008A3834"/>
    <w:rsid w:val="008A39BA"/>
    <w:rsid w:val="008A4597"/>
    <w:rsid w:val="008A4A01"/>
    <w:rsid w:val="008A4B4F"/>
    <w:rsid w:val="008A4D16"/>
    <w:rsid w:val="008A4F15"/>
    <w:rsid w:val="008A5D14"/>
    <w:rsid w:val="008A6265"/>
    <w:rsid w:val="008A6877"/>
    <w:rsid w:val="008A69A2"/>
    <w:rsid w:val="008A6C8B"/>
    <w:rsid w:val="008A7787"/>
    <w:rsid w:val="008A7B40"/>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E1C"/>
    <w:rsid w:val="008B5EB9"/>
    <w:rsid w:val="008B6067"/>
    <w:rsid w:val="008B67CF"/>
    <w:rsid w:val="008B6A57"/>
    <w:rsid w:val="008B6BB8"/>
    <w:rsid w:val="008B73F6"/>
    <w:rsid w:val="008B769A"/>
    <w:rsid w:val="008B7913"/>
    <w:rsid w:val="008B7C6F"/>
    <w:rsid w:val="008C08E2"/>
    <w:rsid w:val="008C0B06"/>
    <w:rsid w:val="008C0D09"/>
    <w:rsid w:val="008C11AA"/>
    <w:rsid w:val="008C12D7"/>
    <w:rsid w:val="008C18D6"/>
    <w:rsid w:val="008C1E43"/>
    <w:rsid w:val="008C1E7B"/>
    <w:rsid w:val="008C264D"/>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D3D"/>
    <w:rsid w:val="008C62A2"/>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8D4"/>
    <w:rsid w:val="008E1DAF"/>
    <w:rsid w:val="008E1E82"/>
    <w:rsid w:val="008E2AAF"/>
    <w:rsid w:val="008E2AD6"/>
    <w:rsid w:val="008E2BD0"/>
    <w:rsid w:val="008E2C53"/>
    <w:rsid w:val="008E46F6"/>
    <w:rsid w:val="008E4714"/>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C3D"/>
    <w:rsid w:val="008F3452"/>
    <w:rsid w:val="008F38F9"/>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4407"/>
    <w:rsid w:val="00905244"/>
    <w:rsid w:val="00905AE9"/>
    <w:rsid w:val="00905FAD"/>
    <w:rsid w:val="00906351"/>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521"/>
    <w:rsid w:val="00923D72"/>
    <w:rsid w:val="0092416D"/>
    <w:rsid w:val="009243C2"/>
    <w:rsid w:val="009249D9"/>
    <w:rsid w:val="00924A3D"/>
    <w:rsid w:val="0092510F"/>
    <w:rsid w:val="0092555D"/>
    <w:rsid w:val="009257CD"/>
    <w:rsid w:val="00925B6E"/>
    <w:rsid w:val="00926136"/>
    <w:rsid w:val="009261C0"/>
    <w:rsid w:val="009262A1"/>
    <w:rsid w:val="00926D79"/>
    <w:rsid w:val="00926E75"/>
    <w:rsid w:val="00927E7B"/>
    <w:rsid w:val="00927FD5"/>
    <w:rsid w:val="009307A9"/>
    <w:rsid w:val="00930F7D"/>
    <w:rsid w:val="00931040"/>
    <w:rsid w:val="00931295"/>
    <w:rsid w:val="0093135B"/>
    <w:rsid w:val="009314AF"/>
    <w:rsid w:val="00931939"/>
    <w:rsid w:val="009328DB"/>
    <w:rsid w:val="00932BAB"/>
    <w:rsid w:val="009333CF"/>
    <w:rsid w:val="009336FD"/>
    <w:rsid w:val="00934630"/>
    <w:rsid w:val="009350DB"/>
    <w:rsid w:val="00935197"/>
    <w:rsid w:val="0093531F"/>
    <w:rsid w:val="009353D5"/>
    <w:rsid w:val="00935500"/>
    <w:rsid w:val="00936799"/>
    <w:rsid w:val="009368AF"/>
    <w:rsid w:val="00936AA8"/>
    <w:rsid w:val="00936C8D"/>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49"/>
    <w:rsid w:val="009462D6"/>
    <w:rsid w:val="00946A10"/>
    <w:rsid w:val="00946A30"/>
    <w:rsid w:val="00946B04"/>
    <w:rsid w:val="00946C0A"/>
    <w:rsid w:val="00946D7A"/>
    <w:rsid w:val="00947A4F"/>
    <w:rsid w:val="00947A95"/>
    <w:rsid w:val="009502CB"/>
    <w:rsid w:val="009506BF"/>
    <w:rsid w:val="0095103A"/>
    <w:rsid w:val="009516D7"/>
    <w:rsid w:val="009519C0"/>
    <w:rsid w:val="00951CF9"/>
    <w:rsid w:val="0095206A"/>
    <w:rsid w:val="0095209C"/>
    <w:rsid w:val="009520EF"/>
    <w:rsid w:val="009529D5"/>
    <w:rsid w:val="00953034"/>
    <w:rsid w:val="0095372B"/>
    <w:rsid w:val="0095378B"/>
    <w:rsid w:val="00953858"/>
    <w:rsid w:val="009542D0"/>
    <w:rsid w:val="009542D5"/>
    <w:rsid w:val="00954E7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CBC"/>
    <w:rsid w:val="0096429E"/>
    <w:rsid w:val="0096489D"/>
    <w:rsid w:val="00965335"/>
    <w:rsid w:val="00965494"/>
    <w:rsid w:val="009658E8"/>
    <w:rsid w:val="009660A8"/>
    <w:rsid w:val="009661A4"/>
    <w:rsid w:val="009668EF"/>
    <w:rsid w:val="00966CDD"/>
    <w:rsid w:val="00967342"/>
    <w:rsid w:val="0096774D"/>
    <w:rsid w:val="009678D2"/>
    <w:rsid w:val="00967AF1"/>
    <w:rsid w:val="00967D80"/>
    <w:rsid w:val="00970454"/>
    <w:rsid w:val="009708C5"/>
    <w:rsid w:val="00971567"/>
    <w:rsid w:val="00971D84"/>
    <w:rsid w:val="00971E85"/>
    <w:rsid w:val="00971E93"/>
    <w:rsid w:val="00972F58"/>
    <w:rsid w:val="00973664"/>
    <w:rsid w:val="009736FE"/>
    <w:rsid w:val="0097387C"/>
    <w:rsid w:val="00973A4D"/>
    <w:rsid w:val="00973B72"/>
    <w:rsid w:val="009740E8"/>
    <w:rsid w:val="00974254"/>
    <w:rsid w:val="009747E4"/>
    <w:rsid w:val="009748FC"/>
    <w:rsid w:val="00975197"/>
    <w:rsid w:val="00975587"/>
    <w:rsid w:val="00975622"/>
    <w:rsid w:val="00975D20"/>
    <w:rsid w:val="009760D9"/>
    <w:rsid w:val="0097628F"/>
    <w:rsid w:val="00976D7C"/>
    <w:rsid w:val="00977291"/>
    <w:rsid w:val="0097748C"/>
    <w:rsid w:val="0097799B"/>
    <w:rsid w:val="00977E5B"/>
    <w:rsid w:val="0098081B"/>
    <w:rsid w:val="009816B7"/>
    <w:rsid w:val="009818F9"/>
    <w:rsid w:val="00982593"/>
    <w:rsid w:val="00983CD6"/>
    <w:rsid w:val="009841A1"/>
    <w:rsid w:val="00984323"/>
    <w:rsid w:val="00984514"/>
    <w:rsid w:val="00985904"/>
    <w:rsid w:val="009869CC"/>
    <w:rsid w:val="00986F86"/>
    <w:rsid w:val="00990F25"/>
    <w:rsid w:val="00991C8D"/>
    <w:rsid w:val="00992165"/>
    <w:rsid w:val="00992F0A"/>
    <w:rsid w:val="00992FC3"/>
    <w:rsid w:val="00993346"/>
    <w:rsid w:val="0099364D"/>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3D"/>
    <w:rsid w:val="009A1942"/>
    <w:rsid w:val="009A1D14"/>
    <w:rsid w:val="009A2152"/>
    <w:rsid w:val="009A276A"/>
    <w:rsid w:val="009A3334"/>
    <w:rsid w:val="009A3559"/>
    <w:rsid w:val="009A3C61"/>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E8E"/>
    <w:rsid w:val="009B366D"/>
    <w:rsid w:val="009B376D"/>
    <w:rsid w:val="009B39F8"/>
    <w:rsid w:val="009B41C3"/>
    <w:rsid w:val="009B432A"/>
    <w:rsid w:val="009B44E2"/>
    <w:rsid w:val="009B44F2"/>
    <w:rsid w:val="009B511C"/>
    <w:rsid w:val="009B51F0"/>
    <w:rsid w:val="009B55A7"/>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375A"/>
    <w:rsid w:val="009C3B32"/>
    <w:rsid w:val="009C42B3"/>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554"/>
    <w:rsid w:val="009D4848"/>
    <w:rsid w:val="009D4F90"/>
    <w:rsid w:val="009D6578"/>
    <w:rsid w:val="009D762C"/>
    <w:rsid w:val="009D7A3D"/>
    <w:rsid w:val="009D7F0A"/>
    <w:rsid w:val="009E00A8"/>
    <w:rsid w:val="009E0167"/>
    <w:rsid w:val="009E06EC"/>
    <w:rsid w:val="009E1E12"/>
    <w:rsid w:val="009E2B09"/>
    <w:rsid w:val="009E2F53"/>
    <w:rsid w:val="009E3C13"/>
    <w:rsid w:val="009E3CEA"/>
    <w:rsid w:val="009E3FED"/>
    <w:rsid w:val="009E4265"/>
    <w:rsid w:val="009E43B4"/>
    <w:rsid w:val="009E4BAD"/>
    <w:rsid w:val="009E5CF6"/>
    <w:rsid w:val="009E608E"/>
    <w:rsid w:val="009E6101"/>
    <w:rsid w:val="009E6C63"/>
    <w:rsid w:val="009E6C75"/>
    <w:rsid w:val="009E7CA5"/>
    <w:rsid w:val="009E7D36"/>
    <w:rsid w:val="009F0065"/>
    <w:rsid w:val="009F0075"/>
    <w:rsid w:val="009F0085"/>
    <w:rsid w:val="009F0736"/>
    <w:rsid w:val="009F17E5"/>
    <w:rsid w:val="009F2901"/>
    <w:rsid w:val="009F2F1F"/>
    <w:rsid w:val="009F2F53"/>
    <w:rsid w:val="009F2FC5"/>
    <w:rsid w:val="009F3AE4"/>
    <w:rsid w:val="009F40C7"/>
    <w:rsid w:val="009F472A"/>
    <w:rsid w:val="009F4BDB"/>
    <w:rsid w:val="009F5902"/>
    <w:rsid w:val="009F5BB4"/>
    <w:rsid w:val="009F6677"/>
    <w:rsid w:val="009F6A56"/>
    <w:rsid w:val="00A002E8"/>
    <w:rsid w:val="00A00320"/>
    <w:rsid w:val="00A00B84"/>
    <w:rsid w:val="00A00CA4"/>
    <w:rsid w:val="00A01041"/>
    <w:rsid w:val="00A01189"/>
    <w:rsid w:val="00A015EA"/>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251B"/>
    <w:rsid w:val="00A1261A"/>
    <w:rsid w:val="00A129E4"/>
    <w:rsid w:val="00A12AD8"/>
    <w:rsid w:val="00A12B34"/>
    <w:rsid w:val="00A13160"/>
    <w:rsid w:val="00A1345C"/>
    <w:rsid w:val="00A1372C"/>
    <w:rsid w:val="00A14259"/>
    <w:rsid w:val="00A143A6"/>
    <w:rsid w:val="00A14A99"/>
    <w:rsid w:val="00A15C8E"/>
    <w:rsid w:val="00A15D90"/>
    <w:rsid w:val="00A162BB"/>
    <w:rsid w:val="00A16A91"/>
    <w:rsid w:val="00A16C74"/>
    <w:rsid w:val="00A1755C"/>
    <w:rsid w:val="00A175A9"/>
    <w:rsid w:val="00A17B17"/>
    <w:rsid w:val="00A20050"/>
    <w:rsid w:val="00A20442"/>
    <w:rsid w:val="00A20DCD"/>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872"/>
    <w:rsid w:val="00A31939"/>
    <w:rsid w:val="00A31DD4"/>
    <w:rsid w:val="00A31EA6"/>
    <w:rsid w:val="00A324CE"/>
    <w:rsid w:val="00A32D2C"/>
    <w:rsid w:val="00A3342E"/>
    <w:rsid w:val="00A3372A"/>
    <w:rsid w:val="00A337A8"/>
    <w:rsid w:val="00A33915"/>
    <w:rsid w:val="00A33BAC"/>
    <w:rsid w:val="00A35BFE"/>
    <w:rsid w:val="00A35F38"/>
    <w:rsid w:val="00A3610B"/>
    <w:rsid w:val="00A3652E"/>
    <w:rsid w:val="00A36570"/>
    <w:rsid w:val="00A36A53"/>
    <w:rsid w:val="00A36BCD"/>
    <w:rsid w:val="00A37470"/>
    <w:rsid w:val="00A3750F"/>
    <w:rsid w:val="00A37776"/>
    <w:rsid w:val="00A405BE"/>
    <w:rsid w:val="00A40621"/>
    <w:rsid w:val="00A41939"/>
    <w:rsid w:val="00A41E82"/>
    <w:rsid w:val="00A42687"/>
    <w:rsid w:val="00A42A6D"/>
    <w:rsid w:val="00A434A3"/>
    <w:rsid w:val="00A44D61"/>
    <w:rsid w:val="00A4502F"/>
    <w:rsid w:val="00A45224"/>
    <w:rsid w:val="00A454C1"/>
    <w:rsid w:val="00A4583D"/>
    <w:rsid w:val="00A4598C"/>
    <w:rsid w:val="00A45C8C"/>
    <w:rsid w:val="00A45F0E"/>
    <w:rsid w:val="00A45FAA"/>
    <w:rsid w:val="00A463CB"/>
    <w:rsid w:val="00A4677A"/>
    <w:rsid w:val="00A46EDE"/>
    <w:rsid w:val="00A47D1E"/>
    <w:rsid w:val="00A5023F"/>
    <w:rsid w:val="00A503F5"/>
    <w:rsid w:val="00A50C95"/>
    <w:rsid w:val="00A52136"/>
    <w:rsid w:val="00A521E3"/>
    <w:rsid w:val="00A5282C"/>
    <w:rsid w:val="00A5288F"/>
    <w:rsid w:val="00A53193"/>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91F"/>
    <w:rsid w:val="00A57A0A"/>
    <w:rsid w:val="00A60862"/>
    <w:rsid w:val="00A60B5D"/>
    <w:rsid w:val="00A60C01"/>
    <w:rsid w:val="00A610D8"/>
    <w:rsid w:val="00A61E81"/>
    <w:rsid w:val="00A62E0C"/>
    <w:rsid w:val="00A62FDF"/>
    <w:rsid w:val="00A63441"/>
    <w:rsid w:val="00A63654"/>
    <w:rsid w:val="00A63B6C"/>
    <w:rsid w:val="00A63BBE"/>
    <w:rsid w:val="00A646DE"/>
    <w:rsid w:val="00A65EC0"/>
    <w:rsid w:val="00A661BD"/>
    <w:rsid w:val="00A66221"/>
    <w:rsid w:val="00A704E4"/>
    <w:rsid w:val="00A70DE9"/>
    <w:rsid w:val="00A722F1"/>
    <w:rsid w:val="00A7243A"/>
    <w:rsid w:val="00A728A7"/>
    <w:rsid w:val="00A72A75"/>
    <w:rsid w:val="00A73692"/>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605"/>
    <w:rsid w:val="00A84813"/>
    <w:rsid w:val="00A84E71"/>
    <w:rsid w:val="00A85608"/>
    <w:rsid w:val="00A85BF3"/>
    <w:rsid w:val="00A85D67"/>
    <w:rsid w:val="00A866F0"/>
    <w:rsid w:val="00A86892"/>
    <w:rsid w:val="00A86EEB"/>
    <w:rsid w:val="00A86F54"/>
    <w:rsid w:val="00A87339"/>
    <w:rsid w:val="00A87574"/>
    <w:rsid w:val="00A877C9"/>
    <w:rsid w:val="00A87CBB"/>
    <w:rsid w:val="00A902FD"/>
    <w:rsid w:val="00A90CB2"/>
    <w:rsid w:val="00A90ED1"/>
    <w:rsid w:val="00A91052"/>
    <w:rsid w:val="00A91392"/>
    <w:rsid w:val="00A91603"/>
    <w:rsid w:val="00A921DD"/>
    <w:rsid w:val="00A9293F"/>
    <w:rsid w:val="00A9348D"/>
    <w:rsid w:val="00A93C3D"/>
    <w:rsid w:val="00A94390"/>
    <w:rsid w:val="00A94932"/>
    <w:rsid w:val="00A95792"/>
    <w:rsid w:val="00A957C4"/>
    <w:rsid w:val="00A95839"/>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C0A19"/>
    <w:rsid w:val="00AC1228"/>
    <w:rsid w:val="00AC1362"/>
    <w:rsid w:val="00AC15CF"/>
    <w:rsid w:val="00AC16D2"/>
    <w:rsid w:val="00AC1714"/>
    <w:rsid w:val="00AC18C4"/>
    <w:rsid w:val="00AC1A6E"/>
    <w:rsid w:val="00AC27CC"/>
    <w:rsid w:val="00AC2A05"/>
    <w:rsid w:val="00AC40E3"/>
    <w:rsid w:val="00AC43C2"/>
    <w:rsid w:val="00AC44A8"/>
    <w:rsid w:val="00AC4508"/>
    <w:rsid w:val="00AC4764"/>
    <w:rsid w:val="00AC4BB4"/>
    <w:rsid w:val="00AC59D6"/>
    <w:rsid w:val="00AC5B6D"/>
    <w:rsid w:val="00AC5CD4"/>
    <w:rsid w:val="00AC5D23"/>
    <w:rsid w:val="00AC656C"/>
    <w:rsid w:val="00AC69AF"/>
    <w:rsid w:val="00AC6F78"/>
    <w:rsid w:val="00AC70F7"/>
    <w:rsid w:val="00AC7346"/>
    <w:rsid w:val="00AC765E"/>
    <w:rsid w:val="00AC7BC6"/>
    <w:rsid w:val="00AC7BF3"/>
    <w:rsid w:val="00AC7E0A"/>
    <w:rsid w:val="00AD04E1"/>
    <w:rsid w:val="00AD0A5E"/>
    <w:rsid w:val="00AD0B2E"/>
    <w:rsid w:val="00AD0F0B"/>
    <w:rsid w:val="00AD199D"/>
    <w:rsid w:val="00AD1AA9"/>
    <w:rsid w:val="00AD1DA7"/>
    <w:rsid w:val="00AD2C68"/>
    <w:rsid w:val="00AD2CC6"/>
    <w:rsid w:val="00AD34C4"/>
    <w:rsid w:val="00AD3CB5"/>
    <w:rsid w:val="00AD41EE"/>
    <w:rsid w:val="00AD41FC"/>
    <w:rsid w:val="00AD4E49"/>
    <w:rsid w:val="00AD5548"/>
    <w:rsid w:val="00AD576C"/>
    <w:rsid w:val="00AD6366"/>
    <w:rsid w:val="00AD6D8A"/>
    <w:rsid w:val="00AD74F9"/>
    <w:rsid w:val="00AD7A14"/>
    <w:rsid w:val="00AE028D"/>
    <w:rsid w:val="00AE053F"/>
    <w:rsid w:val="00AE0681"/>
    <w:rsid w:val="00AE1060"/>
    <w:rsid w:val="00AE1104"/>
    <w:rsid w:val="00AE11C3"/>
    <w:rsid w:val="00AE129E"/>
    <w:rsid w:val="00AE1A7A"/>
    <w:rsid w:val="00AE201B"/>
    <w:rsid w:val="00AE242B"/>
    <w:rsid w:val="00AE27A9"/>
    <w:rsid w:val="00AE27EE"/>
    <w:rsid w:val="00AE28FB"/>
    <w:rsid w:val="00AE294F"/>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191"/>
    <w:rsid w:val="00AE79AD"/>
    <w:rsid w:val="00AE7B11"/>
    <w:rsid w:val="00AE7E57"/>
    <w:rsid w:val="00AF0CBD"/>
    <w:rsid w:val="00AF144F"/>
    <w:rsid w:val="00AF1DFF"/>
    <w:rsid w:val="00AF2FA2"/>
    <w:rsid w:val="00AF3DCD"/>
    <w:rsid w:val="00AF3F16"/>
    <w:rsid w:val="00AF3FFE"/>
    <w:rsid w:val="00AF4858"/>
    <w:rsid w:val="00AF48F7"/>
    <w:rsid w:val="00AF4C46"/>
    <w:rsid w:val="00AF4D33"/>
    <w:rsid w:val="00AF5D08"/>
    <w:rsid w:val="00AF5E66"/>
    <w:rsid w:val="00AF61A0"/>
    <w:rsid w:val="00AF6561"/>
    <w:rsid w:val="00AF67C9"/>
    <w:rsid w:val="00AF6E7D"/>
    <w:rsid w:val="00AF6ECA"/>
    <w:rsid w:val="00AF79B8"/>
    <w:rsid w:val="00B005D6"/>
    <w:rsid w:val="00B006E1"/>
    <w:rsid w:val="00B00C66"/>
    <w:rsid w:val="00B00EFD"/>
    <w:rsid w:val="00B00FD7"/>
    <w:rsid w:val="00B0158F"/>
    <w:rsid w:val="00B01F1E"/>
    <w:rsid w:val="00B02536"/>
    <w:rsid w:val="00B02C7E"/>
    <w:rsid w:val="00B02D6F"/>
    <w:rsid w:val="00B02EBF"/>
    <w:rsid w:val="00B030A8"/>
    <w:rsid w:val="00B03153"/>
    <w:rsid w:val="00B0344A"/>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CDD"/>
    <w:rsid w:val="00B1146A"/>
    <w:rsid w:val="00B11508"/>
    <w:rsid w:val="00B118A7"/>
    <w:rsid w:val="00B119CB"/>
    <w:rsid w:val="00B11C08"/>
    <w:rsid w:val="00B11EA2"/>
    <w:rsid w:val="00B12471"/>
    <w:rsid w:val="00B12861"/>
    <w:rsid w:val="00B12FD7"/>
    <w:rsid w:val="00B1317D"/>
    <w:rsid w:val="00B13394"/>
    <w:rsid w:val="00B138D6"/>
    <w:rsid w:val="00B1392C"/>
    <w:rsid w:val="00B14265"/>
    <w:rsid w:val="00B14B4A"/>
    <w:rsid w:val="00B14DCD"/>
    <w:rsid w:val="00B14E1D"/>
    <w:rsid w:val="00B1535A"/>
    <w:rsid w:val="00B15A48"/>
    <w:rsid w:val="00B1608F"/>
    <w:rsid w:val="00B16247"/>
    <w:rsid w:val="00B16350"/>
    <w:rsid w:val="00B1663D"/>
    <w:rsid w:val="00B16AB6"/>
    <w:rsid w:val="00B17641"/>
    <w:rsid w:val="00B17B0B"/>
    <w:rsid w:val="00B17BDE"/>
    <w:rsid w:val="00B17D95"/>
    <w:rsid w:val="00B17F13"/>
    <w:rsid w:val="00B20212"/>
    <w:rsid w:val="00B20CFA"/>
    <w:rsid w:val="00B21233"/>
    <w:rsid w:val="00B21D1F"/>
    <w:rsid w:val="00B222F8"/>
    <w:rsid w:val="00B2238B"/>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A0"/>
    <w:rsid w:val="00B432CD"/>
    <w:rsid w:val="00B4372F"/>
    <w:rsid w:val="00B451E0"/>
    <w:rsid w:val="00B45219"/>
    <w:rsid w:val="00B4554D"/>
    <w:rsid w:val="00B45CC9"/>
    <w:rsid w:val="00B45ECC"/>
    <w:rsid w:val="00B464D9"/>
    <w:rsid w:val="00B46997"/>
    <w:rsid w:val="00B46E28"/>
    <w:rsid w:val="00B4769E"/>
    <w:rsid w:val="00B476BB"/>
    <w:rsid w:val="00B47709"/>
    <w:rsid w:val="00B50399"/>
    <w:rsid w:val="00B50708"/>
    <w:rsid w:val="00B50B2E"/>
    <w:rsid w:val="00B50F68"/>
    <w:rsid w:val="00B51584"/>
    <w:rsid w:val="00B51596"/>
    <w:rsid w:val="00B51645"/>
    <w:rsid w:val="00B5178E"/>
    <w:rsid w:val="00B52FB6"/>
    <w:rsid w:val="00B530BD"/>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B35"/>
    <w:rsid w:val="00B63F65"/>
    <w:rsid w:val="00B6444F"/>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F36"/>
    <w:rsid w:val="00B73B61"/>
    <w:rsid w:val="00B73D69"/>
    <w:rsid w:val="00B73FB2"/>
    <w:rsid w:val="00B74984"/>
    <w:rsid w:val="00B74DC4"/>
    <w:rsid w:val="00B74DD5"/>
    <w:rsid w:val="00B74FBC"/>
    <w:rsid w:val="00B7524A"/>
    <w:rsid w:val="00B75A2D"/>
    <w:rsid w:val="00B75BDC"/>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C2"/>
    <w:rsid w:val="00B83102"/>
    <w:rsid w:val="00B8318D"/>
    <w:rsid w:val="00B83DDC"/>
    <w:rsid w:val="00B84353"/>
    <w:rsid w:val="00B84ADE"/>
    <w:rsid w:val="00B854BE"/>
    <w:rsid w:val="00B85887"/>
    <w:rsid w:val="00B85E7D"/>
    <w:rsid w:val="00B86DA4"/>
    <w:rsid w:val="00B86F87"/>
    <w:rsid w:val="00B8737E"/>
    <w:rsid w:val="00B8748E"/>
    <w:rsid w:val="00B87A55"/>
    <w:rsid w:val="00B908E4"/>
    <w:rsid w:val="00B90A83"/>
    <w:rsid w:val="00B90B4B"/>
    <w:rsid w:val="00B90DC8"/>
    <w:rsid w:val="00B916E7"/>
    <w:rsid w:val="00B918D2"/>
    <w:rsid w:val="00B92109"/>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8B5"/>
    <w:rsid w:val="00BA5EEC"/>
    <w:rsid w:val="00BA6055"/>
    <w:rsid w:val="00BA62BD"/>
    <w:rsid w:val="00BA6B33"/>
    <w:rsid w:val="00BA72EE"/>
    <w:rsid w:val="00BA7629"/>
    <w:rsid w:val="00BA76E2"/>
    <w:rsid w:val="00BA7B3D"/>
    <w:rsid w:val="00BB0049"/>
    <w:rsid w:val="00BB00FA"/>
    <w:rsid w:val="00BB0380"/>
    <w:rsid w:val="00BB0B07"/>
    <w:rsid w:val="00BB20E6"/>
    <w:rsid w:val="00BB21B9"/>
    <w:rsid w:val="00BB2A7B"/>
    <w:rsid w:val="00BB2CF9"/>
    <w:rsid w:val="00BB2E79"/>
    <w:rsid w:val="00BB3486"/>
    <w:rsid w:val="00BB35F9"/>
    <w:rsid w:val="00BB3AEC"/>
    <w:rsid w:val="00BB3B2B"/>
    <w:rsid w:val="00BB47FC"/>
    <w:rsid w:val="00BB4D1C"/>
    <w:rsid w:val="00BB589D"/>
    <w:rsid w:val="00BB5EFC"/>
    <w:rsid w:val="00BB6013"/>
    <w:rsid w:val="00BB614C"/>
    <w:rsid w:val="00BB6724"/>
    <w:rsid w:val="00BB6B1D"/>
    <w:rsid w:val="00BB7298"/>
    <w:rsid w:val="00BC0764"/>
    <w:rsid w:val="00BC0CE0"/>
    <w:rsid w:val="00BC11CE"/>
    <w:rsid w:val="00BC1749"/>
    <w:rsid w:val="00BC1B7A"/>
    <w:rsid w:val="00BC3957"/>
    <w:rsid w:val="00BC3B70"/>
    <w:rsid w:val="00BC3F68"/>
    <w:rsid w:val="00BC47E6"/>
    <w:rsid w:val="00BC4B6F"/>
    <w:rsid w:val="00BC4E13"/>
    <w:rsid w:val="00BC4F36"/>
    <w:rsid w:val="00BC53BD"/>
    <w:rsid w:val="00BC5AB4"/>
    <w:rsid w:val="00BC5AB5"/>
    <w:rsid w:val="00BC61A0"/>
    <w:rsid w:val="00BC62BB"/>
    <w:rsid w:val="00BC69A5"/>
    <w:rsid w:val="00BC75BD"/>
    <w:rsid w:val="00BC7853"/>
    <w:rsid w:val="00BD0D4B"/>
    <w:rsid w:val="00BD113E"/>
    <w:rsid w:val="00BD129B"/>
    <w:rsid w:val="00BD1AB9"/>
    <w:rsid w:val="00BD2B83"/>
    <w:rsid w:val="00BD2F3B"/>
    <w:rsid w:val="00BD3239"/>
    <w:rsid w:val="00BD335A"/>
    <w:rsid w:val="00BD351D"/>
    <w:rsid w:val="00BD37F2"/>
    <w:rsid w:val="00BD3F09"/>
    <w:rsid w:val="00BD3F3C"/>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068D"/>
    <w:rsid w:val="00BE10B2"/>
    <w:rsid w:val="00BE149F"/>
    <w:rsid w:val="00BE1873"/>
    <w:rsid w:val="00BE1F4C"/>
    <w:rsid w:val="00BE2568"/>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358"/>
    <w:rsid w:val="00BF369D"/>
    <w:rsid w:val="00BF3F75"/>
    <w:rsid w:val="00BF483D"/>
    <w:rsid w:val="00BF4B0A"/>
    <w:rsid w:val="00BF4CAA"/>
    <w:rsid w:val="00BF54D4"/>
    <w:rsid w:val="00BF5585"/>
    <w:rsid w:val="00BF5657"/>
    <w:rsid w:val="00BF5EA0"/>
    <w:rsid w:val="00BF6167"/>
    <w:rsid w:val="00BF6427"/>
    <w:rsid w:val="00BF74C2"/>
    <w:rsid w:val="00C002FD"/>
    <w:rsid w:val="00C00C9E"/>
    <w:rsid w:val="00C00FF7"/>
    <w:rsid w:val="00C01400"/>
    <w:rsid w:val="00C018AA"/>
    <w:rsid w:val="00C01E5C"/>
    <w:rsid w:val="00C01EE0"/>
    <w:rsid w:val="00C02CCA"/>
    <w:rsid w:val="00C02CE3"/>
    <w:rsid w:val="00C03192"/>
    <w:rsid w:val="00C03BD6"/>
    <w:rsid w:val="00C03EC8"/>
    <w:rsid w:val="00C03F65"/>
    <w:rsid w:val="00C04681"/>
    <w:rsid w:val="00C04970"/>
    <w:rsid w:val="00C05325"/>
    <w:rsid w:val="00C059F7"/>
    <w:rsid w:val="00C06E06"/>
    <w:rsid w:val="00C06F87"/>
    <w:rsid w:val="00C077AF"/>
    <w:rsid w:val="00C07CE3"/>
    <w:rsid w:val="00C07DDE"/>
    <w:rsid w:val="00C07E21"/>
    <w:rsid w:val="00C07E6B"/>
    <w:rsid w:val="00C1003F"/>
    <w:rsid w:val="00C1030A"/>
    <w:rsid w:val="00C104D8"/>
    <w:rsid w:val="00C106CA"/>
    <w:rsid w:val="00C10956"/>
    <w:rsid w:val="00C11626"/>
    <w:rsid w:val="00C12D11"/>
    <w:rsid w:val="00C13070"/>
    <w:rsid w:val="00C13768"/>
    <w:rsid w:val="00C1408B"/>
    <w:rsid w:val="00C14897"/>
    <w:rsid w:val="00C149D5"/>
    <w:rsid w:val="00C14BA6"/>
    <w:rsid w:val="00C14E9F"/>
    <w:rsid w:val="00C154E5"/>
    <w:rsid w:val="00C15CB6"/>
    <w:rsid w:val="00C15F8F"/>
    <w:rsid w:val="00C168DC"/>
    <w:rsid w:val="00C16B3C"/>
    <w:rsid w:val="00C16D64"/>
    <w:rsid w:val="00C16DD9"/>
    <w:rsid w:val="00C16FA8"/>
    <w:rsid w:val="00C170A2"/>
    <w:rsid w:val="00C17D8E"/>
    <w:rsid w:val="00C2006A"/>
    <w:rsid w:val="00C202F1"/>
    <w:rsid w:val="00C21465"/>
    <w:rsid w:val="00C215AF"/>
    <w:rsid w:val="00C22228"/>
    <w:rsid w:val="00C22B6E"/>
    <w:rsid w:val="00C23840"/>
    <w:rsid w:val="00C2385A"/>
    <w:rsid w:val="00C23E26"/>
    <w:rsid w:val="00C240DE"/>
    <w:rsid w:val="00C2421D"/>
    <w:rsid w:val="00C24560"/>
    <w:rsid w:val="00C252DB"/>
    <w:rsid w:val="00C26476"/>
    <w:rsid w:val="00C2661C"/>
    <w:rsid w:val="00C2680F"/>
    <w:rsid w:val="00C26FC5"/>
    <w:rsid w:val="00C27276"/>
    <w:rsid w:val="00C272C1"/>
    <w:rsid w:val="00C27660"/>
    <w:rsid w:val="00C27E7A"/>
    <w:rsid w:val="00C27F40"/>
    <w:rsid w:val="00C30665"/>
    <w:rsid w:val="00C30FEB"/>
    <w:rsid w:val="00C31592"/>
    <w:rsid w:val="00C32044"/>
    <w:rsid w:val="00C3237C"/>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C5F"/>
    <w:rsid w:val="00C40FA0"/>
    <w:rsid w:val="00C41511"/>
    <w:rsid w:val="00C41DB7"/>
    <w:rsid w:val="00C42884"/>
    <w:rsid w:val="00C429E0"/>
    <w:rsid w:val="00C42B5C"/>
    <w:rsid w:val="00C42BF5"/>
    <w:rsid w:val="00C42C3B"/>
    <w:rsid w:val="00C4349F"/>
    <w:rsid w:val="00C43E00"/>
    <w:rsid w:val="00C444B7"/>
    <w:rsid w:val="00C44B7C"/>
    <w:rsid w:val="00C44F61"/>
    <w:rsid w:val="00C45E33"/>
    <w:rsid w:val="00C46135"/>
    <w:rsid w:val="00C46B94"/>
    <w:rsid w:val="00C46C05"/>
    <w:rsid w:val="00C46F4A"/>
    <w:rsid w:val="00C478A6"/>
    <w:rsid w:val="00C47B47"/>
    <w:rsid w:val="00C47DE5"/>
    <w:rsid w:val="00C47EEA"/>
    <w:rsid w:val="00C47FFB"/>
    <w:rsid w:val="00C5093E"/>
    <w:rsid w:val="00C50E50"/>
    <w:rsid w:val="00C5137A"/>
    <w:rsid w:val="00C51B66"/>
    <w:rsid w:val="00C5225D"/>
    <w:rsid w:val="00C5231C"/>
    <w:rsid w:val="00C525D3"/>
    <w:rsid w:val="00C52A9E"/>
    <w:rsid w:val="00C53223"/>
    <w:rsid w:val="00C53279"/>
    <w:rsid w:val="00C5359B"/>
    <w:rsid w:val="00C538D7"/>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C6D"/>
    <w:rsid w:val="00C73E0D"/>
    <w:rsid w:val="00C742F1"/>
    <w:rsid w:val="00C759DB"/>
    <w:rsid w:val="00C75F5C"/>
    <w:rsid w:val="00C767C9"/>
    <w:rsid w:val="00C76AB9"/>
    <w:rsid w:val="00C76B72"/>
    <w:rsid w:val="00C776F3"/>
    <w:rsid w:val="00C77C0B"/>
    <w:rsid w:val="00C77E2C"/>
    <w:rsid w:val="00C808F5"/>
    <w:rsid w:val="00C80952"/>
    <w:rsid w:val="00C80AD6"/>
    <w:rsid w:val="00C80BBB"/>
    <w:rsid w:val="00C816FD"/>
    <w:rsid w:val="00C8235B"/>
    <w:rsid w:val="00C82928"/>
    <w:rsid w:val="00C83639"/>
    <w:rsid w:val="00C83968"/>
    <w:rsid w:val="00C83D83"/>
    <w:rsid w:val="00C843B1"/>
    <w:rsid w:val="00C84EC7"/>
    <w:rsid w:val="00C851E2"/>
    <w:rsid w:val="00C85BB1"/>
    <w:rsid w:val="00C85D78"/>
    <w:rsid w:val="00C8608C"/>
    <w:rsid w:val="00C8648F"/>
    <w:rsid w:val="00C86767"/>
    <w:rsid w:val="00C86982"/>
    <w:rsid w:val="00C87117"/>
    <w:rsid w:val="00C87492"/>
    <w:rsid w:val="00C87621"/>
    <w:rsid w:val="00C87625"/>
    <w:rsid w:val="00C90218"/>
    <w:rsid w:val="00C90376"/>
    <w:rsid w:val="00C908CC"/>
    <w:rsid w:val="00C917CF"/>
    <w:rsid w:val="00C925F1"/>
    <w:rsid w:val="00C927D9"/>
    <w:rsid w:val="00C93252"/>
    <w:rsid w:val="00C9384E"/>
    <w:rsid w:val="00C93C16"/>
    <w:rsid w:val="00C940B6"/>
    <w:rsid w:val="00C9416E"/>
    <w:rsid w:val="00C9429B"/>
    <w:rsid w:val="00C94408"/>
    <w:rsid w:val="00C94DD1"/>
    <w:rsid w:val="00C94F6B"/>
    <w:rsid w:val="00C94F8B"/>
    <w:rsid w:val="00C954F8"/>
    <w:rsid w:val="00C9560C"/>
    <w:rsid w:val="00C95AAE"/>
    <w:rsid w:val="00C96351"/>
    <w:rsid w:val="00C96573"/>
    <w:rsid w:val="00C972CB"/>
    <w:rsid w:val="00C9751C"/>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E94"/>
    <w:rsid w:val="00CA6E05"/>
    <w:rsid w:val="00CA6FCA"/>
    <w:rsid w:val="00CA70BA"/>
    <w:rsid w:val="00CA744E"/>
    <w:rsid w:val="00CA745D"/>
    <w:rsid w:val="00CA7A14"/>
    <w:rsid w:val="00CA7F73"/>
    <w:rsid w:val="00CB03CC"/>
    <w:rsid w:val="00CB0AA6"/>
    <w:rsid w:val="00CB12EB"/>
    <w:rsid w:val="00CB131F"/>
    <w:rsid w:val="00CB1823"/>
    <w:rsid w:val="00CB1A35"/>
    <w:rsid w:val="00CB1B0D"/>
    <w:rsid w:val="00CB1D23"/>
    <w:rsid w:val="00CB1E61"/>
    <w:rsid w:val="00CB206E"/>
    <w:rsid w:val="00CB2106"/>
    <w:rsid w:val="00CB22DB"/>
    <w:rsid w:val="00CB2AD9"/>
    <w:rsid w:val="00CB2AF2"/>
    <w:rsid w:val="00CB2D8A"/>
    <w:rsid w:val="00CB3446"/>
    <w:rsid w:val="00CB3762"/>
    <w:rsid w:val="00CB3B26"/>
    <w:rsid w:val="00CB4391"/>
    <w:rsid w:val="00CB4504"/>
    <w:rsid w:val="00CB4C58"/>
    <w:rsid w:val="00CB4DDE"/>
    <w:rsid w:val="00CB56C3"/>
    <w:rsid w:val="00CB5FA9"/>
    <w:rsid w:val="00CB68D4"/>
    <w:rsid w:val="00CB6E57"/>
    <w:rsid w:val="00CB764A"/>
    <w:rsid w:val="00CB7ADD"/>
    <w:rsid w:val="00CC0988"/>
    <w:rsid w:val="00CC0AF8"/>
    <w:rsid w:val="00CC1445"/>
    <w:rsid w:val="00CC1D10"/>
    <w:rsid w:val="00CC21CE"/>
    <w:rsid w:val="00CC27DA"/>
    <w:rsid w:val="00CC2DE9"/>
    <w:rsid w:val="00CC2FCC"/>
    <w:rsid w:val="00CC312E"/>
    <w:rsid w:val="00CC34B6"/>
    <w:rsid w:val="00CC3543"/>
    <w:rsid w:val="00CC3A9D"/>
    <w:rsid w:val="00CC3CD5"/>
    <w:rsid w:val="00CC4851"/>
    <w:rsid w:val="00CC4C7C"/>
    <w:rsid w:val="00CC5D07"/>
    <w:rsid w:val="00CC6C92"/>
    <w:rsid w:val="00CC748D"/>
    <w:rsid w:val="00CC76DD"/>
    <w:rsid w:val="00CC7B25"/>
    <w:rsid w:val="00CD0335"/>
    <w:rsid w:val="00CD094E"/>
    <w:rsid w:val="00CD09E9"/>
    <w:rsid w:val="00CD0A2A"/>
    <w:rsid w:val="00CD0C60"/>
    <w:rsid w:val="00CD12DC"/>
    <w:rsid w:val="00CD1F53"/>
    <w:rsid w:val="00CD21EB"/>
    <w:rsid w:val="00CD2CAF"/>
    <w:rsid w:val="00CD2D73"/>
    <w:rsid w:val="00CD30F6"/>
    <w:rsid w:val="00CD38E6"/>
    <w:rsid w:val="00CD3C25"/>
    <w:rsid w:val="00CD3E59"/>
    <w:rsid w:val="00CD3FBB"/>
    <w:rsid w:val="00CD4268"/>
    <w:rsid w:val="00CD49B3"/>
    <w:rsid w:val="00CD4E1C"/>
    <w:rsid w:val="00CD4FA2"/>
    <w:rsid w:val="00CD6349"/>
    <w:rsid w:val="00CD6C41"/>
    <w:rsid w:val="00CD7018"/>
    <w:rsid w:val="00CD7161"/>
    <w:rsid w:val="00CD717C"/>
    <w:rsid w:val="00CD71C1"/>
    <w:rsid w:val="00CD7C98"/>
    <w:rsid w:val="00CE00EE"/>
    <w:rsid w:val="00CE080E"/>
    <w:rsid w:val="00CE0E8D"/>
    <w:rsid w:val="00CE11EF"/>
    <w:rsid w:val="00CE1851"/>
    <w:rsid w:val="00CE1A1B"/>
    <w:rsid w:val="00CE1A3D"/>
    <w:rsid w:val="00CE1C35"/>
    <w:rsid w:val="00CE1CD4"/>
    <w:rsid w:val="00CE1DBA"/>
    <w:rsid w:val="00CE20FB"/>
    <w:rsid w:val="00CE3490"/>
    <w:rsid w:val="00CE36BC"/>
    <w:rsid w:val="00CE394A"/>
    <w:rsid w:val="00CE40C5"/>
    <w:rsid w:val="00CE41C7"/>
    <w:rsid w:val="00CE42D8"/>
    <w:rsid w:val="00CE45C8"/>
    <w:rsid w:val="00CE5133"/>
    <w:rsid w:val="00CE5223"/>
    <w:rsid w:val="00CE548D"/>
    <w:rsid w:val="00CE5E91"/>
    <w:rsid w:val="00CE6238"/>
    <w:rsid w:val="00CE658E"/>
    <w:rsid w:val="00CE65D5"/>
    <w:rsid w:val="00CE6641"/>
    <w:rsid w:val="00CE6961"/>
    <w:rsid w:val="00CE6A54"/>
    <w:rsid w:val="00CE7C81"/>
    <w:rsid w:val="00CF031E"/>
    <w:rsid w:val="00CF050E"/>
    <w:rsid w:val="00CF1249"/>
    <w:rsid w:val="00CF24F7"/>
    <w:rsid w:val="00CF29F5"/>
    <w:rsid w:val="00CF2B89"/>
    <w:rsid w:val="00CF2CC6"/>
    <w:rsid w:val="00CF2EDC"/>
    <w:rsid w:val="00CF3107"/>
    <w:rsid w:val="00CF34B8"/>
    <w:rsid w:val="00CF40F9"/>
    <w:rsid w:val="00CF467D"/>
    <w:rsid w:val="00CF4C8A"/>
    <w:rsid w:val="00CF50B4"/>
    <w:rsid w:val="00CF5274"/>
    <w:rsid w:val="00CF5823"/>
    <w:rsid w:val="00CF5BBB"/>
    <w:rsid w:val="00CF5E23"/>
    <w:rsid w:val="00CF7258"/>
    <w:rsid w:val="00CF741B"/>
    <w:rsid w:val="00CF745B"/>
    <w:rsid w:val="00CF7E28"/>
    <w:rsid w:val="00D00334"/>
    <w:rsid w:val="00D00607"/>
    <w:rsid w:val="00D0073D"/>
    <w:rsid w:val="00D00B96"/>
    <w:rsid w:val="00D00E1C"/>
    <w:rsid w:val="00D01363"/>
    <w:rsid w:val="00D013B8"/>
    <w:rsid w:val="00D013F5"/>
    <w:rsid w:val="00D01618"/>
    <w:rsid w:val="00D01D25"/>
    <w:rsid w:val="00D01D81"/>
    <w:rsid w:val="00D02150"/>
    <w:rsid w:val="00D02170"/>
    <w:rsid w:val="00D02228"/>
    <w:rsid w:val="00D02618"/>
    <w:rsid w:val="00D02632"/>
    <w:rsid w:val="00D02903"/>
    <w:rsid w:val="00D02B4E"/>
    <w:rsid w:val="00D0331B"/>
    <w:rsid w:val="00D0343E"/>
    <w:rsid w:val="00D03FE8"/>
    <w:rsid w:val="00D0431B"/>
    <w:rsid w:val="00D047E7"/>
    <w:rsid w:val="00D04892"/>
    <w:rsid w:val="00D04BDA"/>
    <w:rsid w:val="00D05014"/>
    <w:rsid w:val="00D05025"/>
    <w:rsid w:val="00D058A5"/>
    <w:rsid w:val="00D05D9F"/>
    <w:rsid w:val="00D060DD"/>
    <w:rsid w:val="00D06213"/>
    <w:rsid w:val="00D06A3E"/>
    <w:rsid w:val="00D075BF"/>
    <w:rsid w:val="00D07F3C"/>
    <w:rsid w:val="00D07F61"/>
    <w:rsid w:val="00D07FDF"/>
    <w:rsid w:val="00D1016B"/>
    <w:rsid w:val="00D104C1"/>
    <w:rsid w:val="00D10585"/>
    <w:rsid w:val="00D105AD"/>
    <w:rsid w:val="00D10720"/>
    <w:rsid w:val="00D1088A"/>
    <w:rsid w:val="00D10E26"/>
    <w:rsid w:val="00D10FA2"/>
    <w:rsid w:val="00D11023"/>
    <w:rsid w:val="00D1124D"/>
    <w:rsid w:val="00D112D4"/>
    <w:rsid w:val="00D11577"/>
    <w:rsid w:val="00D11651"/>
    <w:rsid w:val="00D1173A"/>
    <w:rsid w:val="00D11B1C"/>
    <w:rsid w:val="00D11F57"/>
    <w:rsid w:val="00D12172"/>
    <w:rsid w:val="00D12348"/>
    <w:rsid w:val="00D1245D"/>
    <w:rsid w:val="00D14014"/>
    <w:rsid w:val="00D14771"/>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620"/>
    <w:rsid w:val="00D20E9E"/>
    <w:rsid w:val="00D2145D"/>
    <w:rsid w:val="00D214FF"/>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837"/>
    <w:rsid w:val="00D2599A"/>
    <w:rsid w:val="00D25AB6"/>
    <w:rsid w:val="00D26083"/>
    <w:rsid w:val="00D261EB"/>
    <w:rsid w:val="00D264FC"/>
    <w:rsid w:val="00D26580"/>
    <w:rsid w:val="00D26884"/>
    <w:rsid w:val="00D26886"/>
    <w:rsid w:val="00D26B38"/>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EF8"/>
    <w:rsid w:val="00D37093"/>
    <w:rsid w:val="00D3710C"/>
    <w:rsid w:val="00D37516"/>
    <w:rsid w:val="00D377CD"/>
    <w:rsid w:val="00D37E18"/>
    <w:rsid w:val="00D400A1"/>
    <w:rsid w:val="00D410A4"/>
    <w:rsid w:val="00D4136B"/>
    <w:rsid w:val="00D42024"/>
    <w:rsid w:val="00D42BAE"/>
    <w:rsid w:val="00D42C1A"/>
    <w:rsid w:val="00D4323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F6B"/>
    <w:rsid w:val="00D51055"/>
    <w:rsid w:val="00D511AB"/>
    <w:rsid w:val="00D5149A"/>
    <w:rsid w:val="00D51FB4"/>
    <w:rsid w:val="00D5207B"/>
    <w:rsid w:val="00D520D7"/>
    <w:rsid w:val="00D526BD"/>
    <w:rsid w:val="00D52ED2"/>
    <w:rsid w:val="00D53218"/>
    <w:rsid w:val="00D53A86"/>
    <w:rsid w:val="00D53D8B"/>
    <w:rsid w:val="00D5401E"/>
    <w:rsid w:val="00D54399"/>
    <w:rsid w:val="00D54401"/>
    <w:rsid w:val="00D54634"/>
    <w:rsid w:val="00D54BEF"/>
    <w:rsid w:val="00D54EBF"/>
    <w:rsid w:val="00D550B0"/>
    <w:rsid w:val="00D55701"/>
    <w:rsid w:val="00D55908"/>
    <w:rsid w:val="00D55FCB"/>
    <w:rsid w:val="00D55FEA"/>
    <w:rsid w:val="00D565B3"/>
    <w:rsid w:val="00D565DD"/>
    <w:rsid w:val="00D56978"/>
    <w:rsid w:val="00D56B5D"/>
    <w:rsid w:val="00D56C72"/>
    <w:rsid w:val="00D57753"/>
    <w:rsid w:val="00D57CEE"/>
    <w:rsid w:val="00D57D83"/>
    <w:rsid w:val="00D57D94"/>
    <w:rsid w:val="00D6082D"/>
    <w:rsid w:val="00D6137D"/>
    <w:rsid w:val="00D619FB"/>
    <w:rsid w:val="00D6229E"/>
    <w:rsid w:val="00D62494"/>
    <w:rsid w:val="00D62613"/>
    <w:rsid w:val="00D628E4"/>
    <w:rsid w:val="00D63104"/>
    <w:rsid w:val="00D63B38"/>
    <w:rsid w:val="00D63D37"/>
    <w:rsid w:val="00D63D4E"/>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FDD"/>
    <w:rsid w:val="00D73165"/>
    <w:rsid w:val="00D7399A"/>
    <w:rsid w:val="00D74207"/>
    <w:rsid w:val="00D7450C"/>
    <w:rsid w:val="00D7455D"/>
    <w:rsid w:val="00D7457F"/>
    <w:rsid w:val="00D7597B"/>
    <w:rsid w:val="00D75F8F"/>
    <w:rsid w:val="00D767F3"/>
    <w:rsid w:val="00D76962"/>
    <w:rsid w:val="00D76B57"/>
    <w:rsid w:val="00D77718"/>
    <w:rsid w:val="00D779D2"/>
    <w:rsid w:val="00D779EC"/>
    <w:rsid w:val="00D77A08"/>
    <w:rsid w:val="00D80049"/>
    <w:rsid w:val="00D801DD"/>
    <w:rsid w:val="00D80CF5"/>
    <w:rsid w:val="00D81644"/>
    <w:rsid w:val="00D81B78"/>
    <w:rsid w:val="00D8216E"/>
    <w:rsid w:val="00D82827"/>
    <w:rsid w:val="00D82AC7"/>
    <w:rsid w:val="00D82AD6"/>
    <w:rsid w:val="00D82B64"/>
    <w:rsid w:val="00D82EEC"/>
    <w:rsid w:val="00D83230"/>
    <w:rsid w:val="00D83A44"/>
    <w:rsid w:val="00D83BCC"/>
    <w:rsid w:val="00D841A2"/>
    <w:rsid w:val="00D847C8"/>
    <w:rsid w:val="00D84D03"/>
    <w:rsid w:val="00D84E79"/>
    <w:rsid w:val="00D85E8D"/>
    <w:rsid w:val="00D86225"/>
    <w:rsid w:val="00D862C1"/>
    <w:rsid w:val="00D8652A"/>
    <w:rsid w:val="00D86DDE"/>
    <w:rsid w:val="00D87911"/>
    <w:rsid w:val="00D879DC"/>
    <w:rsid w:val="00D902CF"/>
    <w:rsid w:val="00D90A21"/>
    <w:rsid w:val="00D90BDB"/>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56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C9D"/>
    <w:rsid w:val="00DB7DD2"/>
    <w:rsid w:val="00DC01ED"/>
    <w:rsid w:val="00DC06FC"/>
    <w:rsid w:val="00DC07E6"/>
    <w:rsid w:val="00DC0FA5"/>
    <w:rsid w:val="00DC10C5"/>
    <w:rsid w:val="00DC1189"/>
    <w:rsid w:val="00DC173F"/>
    <w:rsid w:val="00DC208A"/>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417"/>
    <w:rsid w:val="00DD1858"/>
    <w:rsid w:val="00DD1D31"/>
    <w:rsid w:val="00DD1E47"/>
    <w:rsid w:val="00DD2580"/>
    <w:rsid w:val="00DD2FEB"/>
    <w:rsid w:val="00DD3149"/>
    <w:rsid w:val="00DD334B"/>
    <w:rsid w:val="00DD3D24"/>
    <w:rsid w:val="00DD449E"/>
    <w:rsid w:val="00DD473D"/>
    <w:rsid w:val="00DD4ABB"/>
    <w:rsid w:val="00DD4BC7"/>
    <w:rsid w:val="00DD52BF"/>
    <w:rsid w:val="00DD53B6"/>
    <w:rsid w:val="00DD5732"/>
    <w:rsid w:val="00DD71F9"/>
    <w:rsid w:val="00DE0414"/>
    <w:rsid w:val="00DE055A"/>
    <w:rsid w:val="00DE05AB"/>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750C"/>
    <w:rsid w:val="00DE760F"/>
    <w:rsid w:val="00DE78B3"/>
    <w:rsid w:val="00DE7A8B"/>
    <w:rsid w:val="00DF035B"/>
    <w:rsid w:val="00DF04FB"/>
    <w:rsid w:val="00DF0906"/>
    <w:rsid w:val="00DF1009"/>
    <w:rsid w:val="00DF133A"/>
    <w:rsid w:val="00DF14CB"/>
    <w:rsid w:val="00DF1DAD"/>
    <w:rsid w:val="00DF2114"/>
    <w:rsid w:val="00DF28D2"/>
    <w:rsid w:val="00DF297F"/>
    <w:rsid w:val="00DF29FB"/>
    <w:rsid w:val="00DF35AB"/>
    <w:rsid w:val="00DF385A"/>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802"/>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5FF9"/>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D0"/>
    <w:rsid w:val="00E352C6"/>
    <w:rsid w:val="00E355DB"/>
    <w:rsid w:val="00E35B58"/>
    <w:rsid w:val="00E371F8"/>
    <w:rsid w:val="00E37764"/>
    <w:rsid w:val="00E40137"/>
    <w:rsid w:val="00E403A2"/>
    <w:rsid w:val="00E4056E"/>
    <w:rsid w:val="00E4104B"/>
    <w:rsid w:val="00E4120D"/>
    <w:rsid w:val="00E417A3"/>
    <w:rsid w:val="00E41BF7"/>
    <w:rsid w:val="00E41C21"/>
    <w:rsid w:val="00E4203C"/>
    <w:rsid w:val="00E42FE6"/>
    <w:rsid w:val="00E43697"/>
    <w:rsid w:val="00E43C8C"/>
    <w:rsid w:val="00E440CB"/>
    <w:rsid w:val="00E44217"/>
    <w:rsid w:val="00E44427"/>
    <w:rsid w:val="00E4477A"/>
    <w:rsid w:val="00E44B3D"/>
    <w:rsid w:val="00E44FBC"/>
    <w:rsid w:val="00E450FC"/>
    <w:rsid w:val="00E45B9D"/>
    <w:rsid w:val="00E45FDC"/>
    <w:rsid w:val="00E461A4"/>
    <w:rsid w:val="00E4626E"/>
    <w:rsid w:val="00E4629E"/>
    <w:rsid w:val="00E4640B"/>
    <w:rsid w:val="00E46B6E"/>
    <w:rsid w:val="00E46F18"/>
    <w:rsid w:val="00E470AB"/>
    <w:rsid w:val="00E47654"/>
    <w:rsid w:val="00E47BFC"/>
    <w:rsid w:val="00E50896"/>
    <w:rsid w:val="00E51E67"/>
    <w:rsid w:val="00E51F08"/>
    <w:rsid w:val="00E52647"/>
    <w:rsid w:val="00E52F0D"/>
    <w:rsid w:val="00E5355B"/>
    <w:rsid w:val="00E5372D"/>
    <w:rsid w:val="00E545DB"/>
    <w:rsid w:val="00E54881"/>
    <w:rsid w:val="00E54CF5"/>
    <w:rsid w:val="00E54EA0"/>
    <w:rsid w:val="00E550D4"/>
    <w:rsid w:val="00E56521"/>
    <w:rsid w:val="00E56578"/>
    <w:rsid w:val="00E569CA"/>
    <w:rsid w:val="00E56DCE"/>
    <w:rsid w:val="00E5750C"/>
    <w:rsid w:val="00E57831"/>
    <w:rsid w:val="00E5786A"/>
    <w:rsid w:val="00E60074"/>
    <w:rsid w:val="00E60416"/>
    <w:rsid w:val="00E605CE"/>
    <w:rsid w:val="00E6064B"/>
    <w:rsid w:val="00E60F16"/>
    <w:rsid w:val="00E612ED"/>
    <w:rsid w:val="00E6153D"/>
    <w:rsid w:val="00E61597"/>
    <w:rsid w:val="00E61CF8"/>
    <w:rsid w:val="00E62232"/>
    <w:rsid w:val="00E62353"/>
    <w:rsid w:val="00E62769"/>
    <w:rsid w:val="00E62A2A"/>
    <w:rsid w:val="00E62C3B"/>
    <w:rsid w:val="00E630B4"/>
    <w:rsid w:val="00E63B37"/>
    <w:rsid w:val="00E63D22"/>
    <w:rsid w:val="00E64AF3"/>
    <w:rsid w:val="00E64F59"/>
    <w:rsid w:val="00E6570B"/>
    <w:rsid w:val="00E65AD5"/>
    <w:rsid w:val="00E65CF6"/>
    <w:rsid w:val="00E6676F"/>
    <w:rsid w:val="00E66AAA"/>
    <w:rsid w:val="00E66C8D"/>
    <w:rsid w:val="00E675D1"/>
    <w:rsid w:val="00E676B6"/>
    <w:rsid w:val="00E7044F"/>
    <w:rsid w:val="00E709AA"/>
    <w:rsid w:val="00E71428"/>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67D8"/>
    <w:rsid w:val="00E77C0F"/>
    <w:rsid w:val="00E77FD6"/>
    <w:rsid w:val="00E80F8D"/>
    <w:rsid w:val="00E813F1"/>
    <w:rsid w:val="00E81574"/>
    <w:rsid w:val="00E819A7"/>
    <w:rsid w:val="00E819CB"/>
    <w:rsid w:val="00E8330E"/>
    <w:rsid w:val="00E8339A"/>
    <w:rsid w:val="00E836B9"/>
    <w:rsid w:val="00E838A2"/>
    <w:rsid w:val="00E83BE1"/>
    <w:rsid w:val="00E83CC6"/>
    <w:rsid w:val="00E83E0E"/>
    <w:rsid w:val="00E84254"/>
    <w:rsid w:val="00E844D2"/>
    <w:rsid w:val="00E847A0"/>
    <w:rsid w:val="00E84ED2"/>
    <w:rsid w:val="00E85B4F"/>
    <w:rsid w:val="00E85CB4"/>
    <w:rsid w:val="00E87673"/>
    <w:rsid w:val="00E90376"/>
    <w:rsid w:val="00E90AC1"/>
    <w:rsid w:val="00E91ABB"/>
    <w:rsid w:val="00E91E17"/>
    <w:rsid w:val="00E91F4C"/>
    <w:rsid w:val="00E9254C"/>
    <w:rsid w:val="00E92574"/>
    <w:rsid w:val="00E92617"/>
    <w:rsid w:val="00E928ED"/>
    <w:rsid w:val="00E92FCA"/>
    <w:rsid w:val="00E93136"/>
    <w:rsid w:val="00E9327B"/>
    <w:rsid w:val="00E9365F"/>
    <w:rsid w:val="00E942EF"/>
    <w:rsid w:val="00E942FB"/>
    <w:rsid w:val="00E94B7D"/>
    <w:rsid w:val="00E94FBA"/>
    <w:rsid w:val="00E9581D"/>
    <w:rsid w:val="00E95C10"/>
    <w:rsid w:val="00E9645E"/>
    <w:rsid w:val="00E96B9C"/>
    <w:rsid w:val="00E96FE6"/>
    <w:rsid w:val="00E9760F"/>
    <w:rsid w:val="00EA1221"/>
    <w:rsid w:val="00EA12AF"/>
    <w:rsid w:val="00EA16C4"/>
    <w:rsid w:val="00EA1F77"/>
    <w:rsid w:val="00EA24E3"/>
    <w:rsid w:val="00EA2BDD"/>
    <w:rsid w:val="00EA31AD"/>
    <w:rsid w:val="00EA424C"/>
    <w:rsid w:val="00EA487F"/>
    <w:rsid w:val="00EA4988"/>
    <w:rsid w:val="00EA4F71"/>
    <w:rsid w:val="00EA53AB"/>
    <w:rsid w:val="00EA5412"/>
    <w:rsid w:val="00EA553D"/>
    <w:rsid w:val="00EA5A59"/>
    <w:rsid w:val="00EA5B02"/>
    <w:rsid w:val="00EA5E3B"/>
    <w:rsid w:val="00EA5E5B"/>
    <w:rsid w:val="00EA5FFB"/>
    <w:rsid w:val="00EA620C"/>
    <w:rsid w:val="00EA6225"/>
    <w:rsid w:val="00EA6A3E"/>
    <w:rsid w:val="00EA70A8"/>
    <w:rsid w:val="00EA75EC"/>
    <w:rsid w:val="00EA75FF"/>
    <w:rsid w:val="00EA7A34"/>
    <w:rsid w:val="00EB0B9B"/>
    <w:rsid w:val="00EB0EE3"/>
    <w:rsid w:val="00EB0F12"/>
    <w:rsid w:val="00EB1056"/>
    <w:rsid w:val="00EB1192"/>
    <w:rsid w:val="00EB125D"/>
    <w:rsid w:val="00EB2346"/>
    <w:rsid w:val="00EB24A9"/>
    <w:rsid w:val="00EB2E1E"/>
    <w:rsid w:val="00EB2F70"/>
    <w:rsid w:val="00EB35F1"/>
    <w:rsid w:val="00EB37DC"/>
    <w:rsid w:val="00EB3997"/>
    <w:rsid w:val="00EB3C56"/>
    <w:rsid w:val="00EB3E31"/>
    <w:rsid w:val="00EB40BD"/>
    <w:rsid w:val="00EB4265"/>
    <w:rsid w:val="00EB4947"/>
    <w:rsid w:val="00EB4C43"/>
    <w:rsid w:val="00EB4C81"/>
    <w:rsid w:val="00EB4DFA"/>
    <w:rsid w:val="00EB52F1"/>
    <w:rsid w:val="00EB5723"/>
    <w:rsid w:val="00EB582C"/>
    <w:rsid w:val="00EB5AF4"/>
    <w:rsid w:val="00EB5B84"/>
    <w:rsid w:val="00EB5D32"/>
    <w:rsid w:val="00EB6013"/>
    <w:rsid w:val="00EB6B57"/>
    <w:rsid w:val="00EB714C"/>
    <w:rsid w:val="00EB7AE9"/>
    <w:rsid w:val="00EB7CF0"/>
    <w:rsid w:val="00EB7D55"/>
    <w:rsid w:val="00EB7DB5"/>
    <w:rsid w:val="00EC08C6"/>
    <w:rsid w:val="00EC08D7"/>
    <w:rsid w:val="00EC09B6"/>
    <w:rsid w:val="00EC0EA6"/>
    <w:rsid w:val="00EC0F31"/>
    <w:rsid w:val="00EC1092"/>
    <w:rsid w:val="00EC160A"/>
    <w:rsid w:val="00EC1751"/>
    <w:rsid w:val="00EC223F"/>
    <w:rsid w:val="00EC28B6"/>
    <w:rsid w:val="00EC31CF"/>
    <w:rsid w:val="00EC3765"/>
    <w:rsid w:val="00EC3C7F"/>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E6E"/>
    <w:rsid w:val="00ED2FDC"/>
    <w:rsid w:val="00ED3216"/>
    <w:rsid w:val="00ED33FD"/>
    <w:rsid w:val="00ED3993"/>
    <w:rsid w:val="00ED3B73"/>
    <w:rsid w:val="00ED4208"/>
    <w:rsid w:val="00ED4584"/>
    <w:rsid w:val="00ED45FB"/>
    <w:rsid w:val="00ED4B43"/>
    <w:rsid w:val="00ED5BD9"/>
    <w:rsid w:val="00ED5BFC"/>
    <w:rsid w:val="00ED5DAA"/>
    <w:rsid w:val="00ED61ED"/>
    <w:rsid w:val="00ED6207"/>
    <w:rsid w:val="00ED6828"/>
    <w:rsid w:val="00ED6FA3"/>
    <w:rsid w:val="00ED7344"/>
    <w:rsid w:val="00ED7827"/>
    <w:rsid w:val="00ED7ECC"/>
    <w:rsid w:val="00EE0342"/>
    <w:rsid w:val="00EE0444"/>
    <w:rsid w:val="00EE13F2"/>
    <w:rsid w:val="00EE172C"/>
    <w:rsid w:val="00EE1A43"/>
    <w:rsid w:val="00EE2979"/>
    <w:rsid w:val="00EE31A5"/>
    <w:rsid w:val="00EE31E2"/>
    <w:rsid w:val="00EE34E6"/>
    <w:rsid w:val="00EE3E49"/>
    <w:rsid w:val="00EE4033"/>
    <w:rsid w:val="00EE410E"/>
    <w:rsid w:val="00EE4244"/>
    <w:rsid w:val="00EE4300"/>
    <w:rsid w:val="00EE4473"/>
    <w:rsid w:val="00EE4B5C"/>
    <w:rsid w:val="00EE54F2"/>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CD5"/>
    <w:rsid w:val="00EF5FFA"/>
    <w:rsid w:val="00EF62A3"/>
    <w:rsid w:val="00EF631D"/>
    <w:rsid w:val="00EF684B"/>
    <w:rsid w:val="00EF6959"/>
    <w:rsid w:val="00EF6C0E"/>
    <w:rsid w:val="00EF6C97"/>
    <w:rsid w:val="00EF6C9E"/>
    <w:rsid w:val="00EF6D65"/>
    <w:rsid w:val="00EF6DF7"/>
    <w:rsid w:val="00EF7313"/>
    <w:rsid w:val="00EF78F5"/>
    <w:rsid w:val="00EF7D82"/>
    <w:rsid w:val="00EF7F9F"/>
    <w:rsid w:val="00F004EC"/>
    <w:rsid w:val="00F00507"/>
    <w:rsid w:val="00F009FE"/>
    <w:rsid w:val="00F016DB"/>
    <w:rsid w:val="00F01FA6"/>
    <w:rsid w:val="00F02D0F"/>
    <w:rsid w:val="00F03111"/>
    <w:rsid w:val="00F0375A"/>
    <w:rsid w:val="00F039B6"/>
    <w:rsid w:val="00F03EE7"/>
    <w:rsid w:val="00F040FA"/>
    <w:rsid w:val="00F04859"/>
    <w:rsid w:val="00F04924"/>
    <w:rsid w:val="00F049B3"/>
    <w:rsid w:val="00F04B7D"/>
    <w:rsid w:val="00F04BDE"/>
    <w:rsid w:val="00F051C9"/>
    <w:rsid w:val="00F05366"/>
    <w:rsid w:val="00F05810"/>
    <w:rsid w:val="00F06447"/>
    <w:rsid w:val="00F0653F"/>
    <w:rsid w:val="00F065EE"/>
    <w:rsid w:val="00F0667A"/>
    <w:rsid w:val="00F074C6"/>
    <w:rsid w:val="00F07527"/>
    <w:rsid w:val="00F07B61"/>
    <w:rsid w:val="00F07C9B"/>
    <w:rsid w:val="00F100A8"/>
    <w:rsid w:val="00F102D6"/>
    <w:rsid w:val="00F10C08"/>
    <w:rsid w:val="00F1120C"/>
    <w:rsid w:val="00F11853"/>
    <w:rsid w:val="00F11892"/>
    <w:rsid w:val="00F11A7C"/>
    <w:rsid w:val="00F11BDE"/>
    <w:rsid w:val="00F1294A"/>
    <w:rsid w:val="00F12A52"/>
    <w:rsid w:val="00F1315A"/>
    <w:rsid w:val="00F135BE"/>
    <w:rsid w:val="00F15033"/>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C85"/>
    <w:rsid w:val="00F21DA2"/>
    <w:rsid w:val="00F21EB8"/>
    <w:rsid w:val="00F222AB"/>
    <w:rsid w:val="00F23222"/>
    <w:rsid w:val="00F235F7"/>
    <w:rsid w:val="00F2372E"/>
    <w:rsid w:val="00F2399B"/>
    <w:rsid w:val="00F23DAD"/>
    <w:rsid w:val="00F23F67"/>
    <w:rsid w:val="00F24107"/>
    <w:rsid w:val="00F2417B"/>
    <w:rsid w:val="00F241F4"/>
    <w:rsid w:val="00F24409"/>
    <w:rsid w:val="00F2465C"/>
    <w:rsid w:val="00F2475B"/>
    <w:rsid w:val="00F24BB4"/>
    <w:rsid w:val="00F25758"/>
    <w:rsid w:val="00F2599F"/>
    <w:rsid w:val="00F25C23"/>
    <w:rsid w:val="00F268B0"/>
    <w:rsid w:val="00F26BC6"/>
    <w:rsid w:val="00F26F41"/>
    <w:rsid w:val="00F270F4"/>
    <w:rsid w:val="00F27515"/>
    <w:rsid w:val="00F2760E"/>
    <w:rsid w:val="00F27696"/>
    <w:rsid w:val="00F278A2"/>
    <w:rsid w:val="00F27CAD"/>
    <w:rsid w:val="00F305F2"/>
    <w:rsid w:val="00F30626"/>
    <w:rsid w:val="00F30A1B"/>
    <w:rsid w:val="00F313F7"/>
    <w:rsid w:val="00F317D3"/>
    <w:rsid w:val="00F3228F"/>
    <w:rsid w:val="00F322CC"/>
    <w:rsid w:val="00F3264A"/>
    <w:rsid w:val="00F32ADF"/>
    <w:rsid w:val="00F331E4"/>
    <w:rsid w:val="00F335E0"/>
    <w:rsid w:val="00F33629"/>
    <w:rsid w:val="00F33DED"/>
    <w:rsid w:val="00F3410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DF"/>
    <w:rsid w:val="00F439FA"/>
    <w:rsid w:val="00F441BC"/>
    <w:rsid w:val="00F44228"/>
    <w:rsid w:val="00F44441"/>
    <w:rsid w:val="00F451C5"/>
    <w:rsid w:val="00F455F9"/>
    <w:rsid w:val="00F4571C"/>
    <w:rsid w:val="00F45DAA"/>
    <w:rsid w:val="00F45E33"/>
    <w:rsid w:val="00F45E5D"/>
    <w:rsid w:val="00F47C58"/>
    <w:rsid w:val="00F47F08"/>
    <w:rsid w:val="00F50631"/>
    <w:rsid w:val="00F50AD7"/>
    <w:rsid w:val="00F50CE3"/>
    <w:rsid w:val="00F5122B"/>
    <w:rsid w:val="00F513E5"/>
    <w:rsid w:val="00F518FE"/>
    <w:rsid w:val="00F52412"/>
    <w:rsid w:val="00F526C5"/>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E4"/>
    <w:rsid w:val="00F612B3"/>
    <w:rsid w:val="00F62259"/>
    <w:rsid w:val="00F62999"/>
    <w:rsid w:val="00F635B6"/>
    <w:rsid w:val="00F64ACF"/>
    <w:rsid w:val="00F64FFD"/>
    <w:rsid w:val="00F66329"/>
    <w:rsid w:val="00F6691B"/>
    <w:rsid w:val="00F66B17"/>
    <w:rsid w:val="00F66CD2"/>
    <w:rsid w:val="00F710D2"/>
    <w:rsid w:val="00F713F3"/>
    <w:rsid w:val="00F71491"/>
    <w:rsid w:val="00F71D7B"/>
    <w:rsid w:val="00F73349"/>
    <w:rsid w:val="00F73CD6"/>
    <w:rsid w:val="00F74556"/>
    <w:rsid w:val="00F74957"/>
    <w:rsid w:val="00F74A64"/>
    <w:rsid w:val="00F751C2"/>
    <w:rsid w:val="00F759AD"/>
    <w:rsid w:val="00F75F56"/>
    <w:rsid w:val="00F762DD"/>
    <w:rsid w:val="00F76BA3"/>
    <w:rsid w:val="00F774DD"/>
    <w:rsid w:val="00F779CA"/>
    <w:rsid w:val="00F80126"/>
    <w:rsid w:val="00F80B66"/>
    <w:rsid w:val="00F80E0A"/>
    <w:rsid w:val="00F81A78"/>
    <w:rsid w:val="00F81D3E"/>
    <w:rsid w:val="00F823B4"/>
    <w:rsid w:val="00F826AB"/>
    <w:rsid w:val="00F826FB"/>
    <w:rsid w:val="00F82CF1"/>
    <w:rsid w:val="00F8367F"/>
    <w:rsid w:val="00F8390E"/>
    <w:rsid w:val="00F83DB1"/>
    <w:rsid w:val="00F83EB4"/>
    <w:rsid w:val="00F840EA"/>
    <w:rsid w:val="00F84647"/>
    <w:rsid w:val="00F8502D"/>
    <w:rsid w:val="00F850AB"/>
    <w:rsid w:val="00F85333"/>
    <w:rsid w:val="00F860C6"/>
    <w:rsid w:val="00F8696B"/>
    <w:rsid w:val="00F86B2E"/>
    <w:rsid w:val="00F86D3F"/>
    <w:rsid w:val="00F87A75"/>
    <w:rsid w:val="00F87E38"/>
    <w:rsid w:val="00F87E82"/>
    <w:rsid w:val="00F90237"/>
    <w:rsid w:val="00F90664"/>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5100"/>
    <w:rsid w:val="00F9527C"/>
    <w:rsid w:val="00F9559F"/>
    <w:rsid w:val="00F958C5"/>
    <w:rsid w:val="00F966E4"/>
    <w:rsid w:val="00F96E37"/>
    <w:rsid w:val="00F9733D"/>
    <w:rsid w:val="00F97821"/>
    <w:rsid w:val="00F97954"/>
    <w:rsid w:val="00F97E26"/>
    <w:rsid w:val="00F97E27"/>
    <w:rsid w:val="00FA0026"/>
    <w:rsid w:val="00FA002A"/>
    <w:rsid w:val="00FA0B61"/>
    <w:rsid w:val="00FA0C80"/>
    <w:rsid w:val="00FA0E18"/>
    <w:rsid w:val="00FA0F56"/>
    <w:rsid w:val="00FA131A"/>
    <w:rsid w:val="00FA15EC"/>
    <w:rsid w:val="00FA1E32"/>
    <w:rsid w:val="00FA1F73"/>
    <w:rsid w:val="00FA326B"/>
    <w:rsid w:val="00FA34C7"/>
    <w:rsid w:val="00FA413A"/>
    <w:rsid w:val="00FA4158"/>
    <w:rsid w:val="00FA42D7"/>
    <w:rsid w:val="00FA4495"/>
    <w:rsid w:val="00FA5240"/>
    <w:rsid w:val="00FA554E"/>
    <w:rsid w:val="00FA5563"/>
    <w:rsid w:val="00FA5C5F"/>
    <w:rsid w:val="00FA5D16"/>
    <w:rsid w:val="00FA608F"/>
    <w:rsid w:val="00FA6526"/>
    <w:rsid w:val="00FA65E9"/>
    <w:rsid w:val="00FA6639"/>
    <w:rsid w:val="00FA6A56"/>
    <w:rsid w:val="00FA6D65"/>
    <w:rsid w:val="00FA7E6C"/>
    <w:rsid w:val="00FA7EF3"/>
    <w:rsid w:val="00FB08B6"/>
    <w:rsid w:val="00FB09E4"/>
    <w:rsid w:val="00FB0AA1"/>
    <w:rsid w:val="00FB16A6"/>
    <w:rsid w:val="00FB171C"/>
    <w:rsid w:val="00FB2DB4"/>
    <w:rsid w:val="00FB3062"/>
    <w:rsid w:val="00FB3252"/>
    <w:rsid w:val="00FB3747"/>
    <w:rsid w:val="00FB3810"/>
    <w:rsid w:val="00FB3A5A"/>
    <w:rsid w:val="00FB3A68"/>
    <w:rsid w:val="00FB3FA7"/>
    <w:rsid w:val="00FB43FE"/>
    <w:rsid w:val="00FB538B"/>
    <w:rsid w:val="00FB53F6"/>
    <w:rsid w:val="00FB55C9"/>
    <w:rsid w:val="00FB5A59"/>
    <w:rsid w:val="00FB5D1E"/>
    <w:rsid w:val="00FB750E"/>
    <w:rsid w:val="00FB7726"/>
    <w:rsid w:val="00FB772D"/>
    <w:rsid w:val="00FB7D08"/>
    <w:rsid w:val="00FB7D75"/>
    <w:rsid w:val="00FC01CE"/>
    <w:rsid w:val="00FC0889"/>
    <w:rsid w:val="00FC0B11"/>
    <w:rsid w:val="00FC10F1"/>
    <w:rsid w:val="00FC1A21"/>
    <w:rsid w:val="00FC1E56"/>
    <w:rsid w:val="00FC1F3F"/>
    <w:rsid w:val="00FC2596"/>
    <w:rsid w:val="00FC2BD3"/>
    <w:rsid w:val="00FC3317"/>
    <w:rsid w:val="00FC38C1"/>
    <w:rsid w:val="00FC47D0"/>
    <w:rsid w:val="00FC4813"/>
    <w:rsid w:val="00FC482A"/>
    <w:rsid w:val="00FC49C6"/>
    <w:rsid w:val="00FC4A75"/>
    <w:rsid w:val="00FC4D46"/>
    <w:rsid w:val="00FC5169"/>
    <w:rsid w:val="00FC52CC"/>
    <w:rsid w:val="00FC5884"/>
    <w:rsid w:val="00FC6167"/>
    <w:rsid w:val="00FC6612"/>
    <w:rsid w:val="00FC68C6"/>
    <w:rsid w:val="00FC6B39"/>
    <w:rsid w:val="00FC6DFD"/>
    <w:rsid w:val="00FC7BBD"/>
    <w:rsid w:val="00FD0001"/>
    <w:rsid w:val="00FD0170"/>
    <w:rsid w:val="00FD0A07"/>
    <w:rsid w:val="00FD1395"/>
    <w:rsid w:val="00FD1557"/>
    <w:rsid w:val="00FD1725"/>
    <w:rsid w:val="00FD1E2B"/>
    <w:rsid w:val="00FD1ED4"/>
    <w:rsid w:val="00FD1FCF"/>
    <w:rsid w:val="00FD210D"/>
    <w:rsid w:val="00FD22A5"/>
    <w:rsid w:val="00FD2363"/>
    <w:rsid w:val="00FD292B"/>
    <w:rsid w:val="00FD2E45"/>
    <w:rsid w:val="00FD3266"/>
    <w:rsid w:val="00FD33C5"/>
    <w:rsid w:val="00FD3613"/>
    <w:rsid w:val="00FD4109"/>
    <w:rsid w:val="00FD4A35"/>
    <w:rsid w:val="00FD4B00"/>
    <w:rsid w:val="00FD5C34"/>
    <w:rsid w:val="00FD67AE"/>
    <w:rsid w:val="00FD6E8A"/>
    <w:rsid w:val="00FD7F65"/>
    <w:rsid w:val="00FE0052"/>
    <w:rsid w:val="00FE097C"/>
    <w:rsid w:val="00FE1023"/>
    <w:rsid w:val="00FE15FB"/>
    <w:rsid w:val="00FE3186"/>
    <w:rsid w:val="00FE32BB"/>
    <w:rsid w:val="00FE3B03"/>
    <w:rsid w:val="00FE3BF7"/>
    <w:rsid w:val="00FE49BB"/>
    <w:rsid w:val="00FE4B69"/>
    <w:rsid w:val="00FE4B83"/>
    <w:rsid w:val="00FE4E56"/>
    <w:rsid w:val="00FE5020"/>
    <w:rsid w:val="00FE5A01"/>
    <w:rsid w:val="00FE5EB0"/>
    <w:rsid w:val="00FE5ECA"/>
    <w:rsid w:val="00FE6040"/>
    <w:rsid w:val="00FE614D"/>
    <w:rsid w:val="00FE625F"/>
    <w:rsid w:val="00FE6897"/>
    <w:rsid w:val="00FE693E"/>
    <w:rsid w:val="00FE6A20"/>
    <w:rsid w:val="00FE7317"/>
    <w:rsid w:val="00FE746A"/>
    <w:rsid w:val="00FE7B9B"/>
    <w:rsid w:val="00FF04D4"/>
    <w:rsid w:val="00FF086D"/>
    <w:rsid w:val="00FF0FD8"/>
    <w:rsid w:val="00FF1CCA"/>
    <w:rsid w:val="00FF1D6E"/>
    <w:rsid w:val="00FF1F60"/>
    <w:rsid w:val="00FF1FA2"/>
    <w:rsid w:val="00FF295B"/>
    <w:rsid w:val="00FF30D8"/>
    <w:rsid w:val="00FF3B71"/>
    <w:rsid w:val="00FF4277"/>
    <w:rsid w:val="00FF5486"/>
    <w:rsid w:val="00FF57CA"/>
    <w:rsid w:val="00FF5902"/>
    <w:rsid w:val="00FF5B40"/>
    <w:rsid w:val="00FF5BD9"/>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4</TotalTime>
  <Pages>34</Pages>
  <Words>94733</Words>
  <Characters>153469</Characters>
  <Application>Microsoft Office Word</Application>
  <DocSecurity>0</DocSecurity>
  <Lines>4263</Lines>
  <Paragraphs>2034</Paragraphs>
  <ScaleCrop>false</ScaleCrop>
  <Company/>
  <LinksUpToDate>false</LinksUpToDate>
  <CharactersWithSpaces>246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2686</cp:revision>
  <dcterms:created xsi:type="dcterms:W3CDTF">2022-11-19T16:04:00Z</dcterms:created>
  <dcterms:modified xsi:type="dcterms:W3CDTF">2023-05-01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